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3E80BDD" w14:textId="3BD3D52D" w:rsidR="001C41C4" w:rsidRPr="004E0F52" w:rsidRDefault="001C41C4" w:rsidP="004E0F52">
      <w:pPr>
        <w:spacing w:line="140" w:lineRule="atLeast"/>
        <w:rPr>
          <w:rFonts w:ascii="Times New Roman" w:eastAsia="Times New Roman" w:hAnsi="Times New Roman" w:cs="Times New Roman"/>
          <w:b/>
          <w:color w:val="000000"/>
        </w:rPr>
      </w:pPr>
      <w:r w:rsidRPr="00794F57">
        <w:rPr>
          <w:b/>
          <w:bCs/>
        </w:rPr>
        <w:t>Suppl</w:t>
      </w:r>
      <w:r w:rsidR="00B41C99">
        <w:rPr>
          <w:b/>
          <w:bCs/>
        </w:rPr>
        <w:t>emental</w:t>
      </w:r>
      <w:r w:rsidRPr="00794F57">
        <w:rPr>
          <w:b/>
          <w:bCs/>
        </w:rPr>
        <w:t xml:space="preserve"> Table 37.</w:t>
      </w:r>
      <w:r>
        <w:rPr>
          <w:b/>
          <w:bCs/>
        </w:rPr>
        <w:t xml:space="preserve">   </w:t>
      </w:r>
      <w:r w:rsidRPr="004E0F52">
        <w:rPr>
          <w:rFonts w:asciiTheme="majorHAnsi" w:hAnsiTheme="majorHAnsi"/>
          <w:b/>
        </w:rPr>
        <w:t>Summary of evidence for</w:t>
      </w:r>
      <w:r>
        <w:rPr>
          <w:rFonts w:asciiTheme="majorHAnsi" w:hAnsiTheme="majorHAnsi"/>
          <w:b/>
        </w:rPr>
        <w:t xml:space="preserve"> </w:t>
      </w:r>
      <w:r w:rsidRPr="004E0F52">
        <w:rPr>
          <w:rFonts w:asciiTheme="majorHAnsi" w:hAnsiTheme="majorHAnsi"/>
          <w:b/>
          <w:iCs/>
        </w:rPr>
        <w:t xml:space="preserve">physical </w:t>
      </w:r>
      <w:r w:rsidRPr="004E0F52">
        <w:rPr>
          <w:rFonts w:asciiTheme="majorHAnsi" w:hAnsiTheme="majorHAnsi"/>
          <w:b/>
        </w:rPr>
        <w:t>rehabilitation or mobilization performed either in-bed or out-of-b</w:t>
      </w:r>
      <w:r>
        <w:rPr>
          <w:rFonts w:asciiTheme="majorHAnsi" w:hAnsiTheme="majorHAnsi"/>
          <w:b/>
        </w:rPr>
        <w:t>ed STOPPING criteria</w:t>
      </w:r>
    </w:p>
    <w:p w14:paraId="73E80BDE" w14:textId="77777777" w:rsidR="001C41C4" w:rsidRPr="006064D5" w:rsidRDefault="001C41C4" w:rsidP="00CB0738"/>
    <w:tbl>
      <w:tblPr>
        <w:tblStyle w:val="GridTable5Dark-Accent32"/>
        <w:tblW w:w="14220" w:type="dxa"/>
        <w:tblInd w:w="-635" w:type="dxa"/>
        <w:tblLayout w:type="fixed"/>
        <w:tblLook w:val="04A0" w:firstRow="1" w:lastRow="0" w:firstColumn="1" w:lastColumn="0" w:noHBand="0" w:noVBand="1"/>
      </w:tblPr>
      <w:tblGrid>
        <w:gridCol w:w="2430"/>
        <w:gridCol w:w="1890"/>
        <w:gridCol w:w="1530"/>
        <w:gridCol w:w="8370"/>
      </w:tblGrid>
      <w:tr w:rsidR="001C41C4" w:rsidRPr="006064D5" w14:paraId="73E80BE4" w14:textId="77777777" w:rsidTr="00BB4F7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shd w:val="clear" w:color="auto" w:fill="BFBFBF" w:themeFill="background1" w:themeFillShade="BF"/>
          </w:tcPr>
          <w:p w14:paraId="73E80BDF" w14:textId="77777777" w:rsidR="001C41C4" w:rsidRPr="00BB4F7F" w:rsidRDefault="001C41C4" w:rsidP="000B6BDF">
            <w:pPr>
              <w:rPr>
                <w:bCs w:val="0"/>
                <w:color w:val="auto"/>
                <w:szCs w:val="24"/>
              </w:rPr>
            </w:pPr>
            <w:bookmarkStart w:id="0" w:name="_GoBack"/>
            <w:r w:rsidRPr="00BB4F7F">
              <w:rPr>
                <w:bCs w:val="0"/>
                <w:color w:val="auto"/>
                <w:szCs w:val="24"/>
              </w:rPr>
              <w:t>Parameter</w:t>
            </w:r>
          </w:p>
        </w:tc>
        <w:tc>
          <w:tcPr>
            <w:tcW w:w="1890" w:type="dxa"/>
            <w:shd w:val="clear" w:color="auto" w:fill="BFBFBF" w:themeFill="background1" w:themeFillShade="BF"/>
          </w:tcPr>
          <w:p w14:paraId="73E80BE0" w14:textId="77777777" w:rsidR="001C41C4" w:rsidRPr="00BB4F7F" w:rsidRDefault="001C41C4" w:rsidP="000B6BD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  <w:color w:val="auto"/>
                <w:szCs w:val="24"/>
              </w:rPr>
            </w:pPr>
            <w:r w:rsidRPr="00BB4F7F">
              <w:rPr>
                <w:bCs w:val="0"/>
                <w:color w:val="auto"/>
                <w:szCs w:val="24"/>
              </w:rPr>
              <w:t>Lowest</w:t>
            </w:r>
          </w:p>
          <w:p w14:paraId="73E80BE1" w14:textId="77777777" w:rsidR="001C41C4" w:rsidRPr="00BB4F7F" w:rsidRDefault="001C41C4" w:rsidP="000B6BD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  <w:color w:val="auto"/>
                <w:szCs w:val="24"/>
              </w:rPr>
            </w:pPr>
            <w:r w:rsidRPr="00BB4F7F">
              <w:rPr>
                <w:bCs w:val="0"/>
                <w:color w:val="auto"/>
                <w:szCs w:val="24"/>
              </w:rPr>
              <w:t>reported values</w:t>
            </w:r>
          </w:p>
        </w:tc>
        <w:tc>
          <w:tcPr>
            <w:tcW w:w="1530" w:type="dxa"/>
            <w:shd w:val="clear" w:color="auto" w:fill="BFBFBF" w:themeFill="background1" w:themeFillShade="BF"/>
          </w:tcPr>
          <w:p w14:paraId="73E80BE2" w14:textId="77777777" w:rsidR="001C41C4" w:rsidRPr="00BB4F7F" w:rsidRDefault="001C41C4" w:rsidP="000B6BD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  <w:color w:val="auto"/>
                <w:szCs w:val="24"/>
              </w:rPr>
            </w:pPr>
            <w:r w:rsidRPr="00BB4F7F">
              <w:rPr>
                <w:bCs w:val="0"/>
                <w:color w:val="auto"/>
                <w:szCs w:val="24"/>
              </w:rPr>
              <w:t>Highest reported values</w:t>
            </w:r>
          </w:p>
        </w:tc>
        <w:tc>
          <w:tcPr>
            <w:tcW w:w="8370" w:type="dxa"/>
            <w:shd w:val="clear" w:color="auto" w:fill="BFBFBF" w:themeFill="background1" w:themeFillShade="BF"/>
          </w:tcPr>
          <w:p w14:paraId="73E80BE3" w14:textId="77777777" w:rsidR="001C41C4" w:rsidRPr="00BB4F7F" w:rsidRDefault="001C41C4" w:rsidP="000B6BD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  <w:color w:val="auto"/>
                <w:szCs w:val="24"/>
              </w:rPr>
            </w:pPr>
            <w:r w:rsidRPr="00BB4F7F">
              <w:rPr>
                <w:bCs w:val="0"/>
                <w:color w:val="auto"/>
                <w:szCs w:val="24"/>
              </w:rPr>
              <w:t>Comments</w:t>
            </w:r>
          </w:p>
        </w:tc>
      </w:tr>
      <w:tr w:rsidR="001C41C4" w:rsidRPr="006064D5" w14:paraId="73E80BE6" w14:textId="77777777" w:rsidTr="000B6B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20" w:type="dxa"/>
            <w:gridSpan w:val="4"/>
          </w:tcPr>
          <w:p w14:paraId="73E80BE5" w14:textId="77777777" w:rsidR="001C41C4" w:rsidRPr="006064D5" w:rsidRDefault="001C41C4" w:rsidP="000B6BDF">
            <w:pPr>
              <w:jc w:val="center"/>
              <w:rPr>
                <w:color w:val="auto"/>
              </w:rPr>
            </w:pPr>
            <w:r w:rsidRPr="006064D5">
              <w:rPr>
                <w:color w:val="auto"/>
              </w:rPr>
              <w:t>Cardiovascular</w:t>
            </w:r>
          </w:p>
        </w:tc>
      </w:tr>
      <w:tr w:rsidR="001C41C4" w:rsidRPr="006064D5" w14:paraId="73E80BEF" w14:textId="77777777" w:rsidTr="000B6B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73E80BE7" w14:textId="77777777" w:rsidR="001C41C4" w:rsidRPr="006064D5" w:rsidRDefault="001C41C4" w:rsidP="000B6BDF">
            <w:pPr>
              <w:rPr>
                <w:color w:val="auto"/>
              </w:rPr>
            </w:pPr>
            <w:r w:rsidRPr="006064D5">
              <w:rPr>
                <w:color w:val="auto"/>
              </w:rPr>
              <w:t xml:space="preserve">Heart Rate (HR) in beats/minute </w:t>
            </w:r>
          </w:p>
        </w:tc>
        <w:tc>
          <w:tcPr>
            <w:tcW w:w="1890" w:type="dxa"/>
          </w:tcPr>
          <w:p w14:paraId="73E80BE8" w14:textId="77777777" w:rsidR="001C41C4" w:rsidRPr="006064D5" w:rsidRDefault="001C41C4" w:rsidP="001C41C4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&lt;4</w:t>
            </w:r>
            <w:r>
              <w:t>0</w:t>
            </w:r>
            <w:r w:rsidRPr="006064D5">
              <w:t xml:space="preserve"> </w:t>
            </w:r>
            <w:r>
              <w:fldChar w:fldCharType="begin">
                <w:fldData xml:space="preserve">PEVuZE5vdGU+PENpdGU+PEF1dGhvcj5TY2h3ZWlja2VydDwvQXV0aG9yPjxZZWFyPjIwMDk8L1ll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3ZWlja2VydDwvQXV0aG9yPjxZZWFyPjIwMDk8L1ll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-3]</w:t>
            </w:r>
            <w:r>
              <w:fldChar w:fldCharType="end"/>
            </w:r>
            <w:r w:rsidRPr="006064D5">
              <w:t xml:space="preserve"> to &lt;50</w:t>
            </w:r>
            <w:r>
              <w:t xml:space="preserve"> </w:t>
            </w:r>
            <w:r>
              <w:fldChar w:fldCharType="begin"/>
            </w:r>
            <w:r>
              <w:instrText xml:space="preserve"> ADDIN EN.CITE &lt;EndNote&gt;&lt;Cite&gt;&lt;Author&gt;Berney&lt;/Author&gt;&lt;Year&gt;2012&lt;/Year&gt;&lt;RecNum&gt;1670&lt;/RecNum&gt;&lt;DisplayText&gt;[4]&lt;/DisplayText&gt;&lt;record&gt;&lt;rec-number&gt;1670&lt;/rec-number&gt;&lt;foreign-keys&gt;&lt;key app="EN" db-id="v9razzrwmtv29zeet5tvadzm9d5dffdd0s55" timestamp="1507232799"&gt;1670&lt;/key&gt;&lt;/foreign-keys&gt;&lt;ref-type name="Journal Article"&gt;17&lt;/ref-type&gt;&lt;contributors&gt;&lt;authors&gt;&lt;author&gt;Berney, Sue&lt;/author&gt;&lt;author&gt;Haines, Kimberley&lt;/author&gt;&lt;author&gt;Skinner, Elizabeth H.&lt;/author&gt;&lt;author&gt;Denehy, Linda&lt;/author&gt;&lt;/authors&gt;&lt;/contributors&gt;&lt;auth-address&gt;BPhysiotherapy, Intensive Care Unit, Austin Hospital, Melbourne, Victoria, Australia. sue.berney@austin.org.au&lt;/auth-address&gt;&lt;titles&gt;&lt;title&gt;Safety and feasibility of an exercise prescription approach to rehabilitation across the continuum of care for survivors of critical illness&lt;/title&gt;&lt;secondary-title&gt;Phys. Ther.&lt;/secondary-title&gt;&lt;/titles&gt;&lt;periodical&gt;&lt;full-title&gt;Phys. Ther.&lt;/full-title&gt;&lt;/periodical&gt;&lt;pages&gt;1524-1535&lt;/pages&gt;&lt;volume&gt;92&lt;/volume&gt;&lt;number&gt;12&lt;/number&gt;&lt;keywords&gt;&lt;keyword&gt;PAD-ES Early Mobility Manuscript&lt;/keyword&gt;&lt;/keywords&gt;&lt;dates&gt;&lt;year&gt;2012&lt;/year&gt;&lt;pub-dates&gt;&lt;date&gt;2012/12&lt;/date&gt;&lt;/pub-dates&gt;&lt;/dates&gt;&lt;isbn&gt;0031-9023&lt;/isbn&gt;&lt;urls&gt;&lt;related-urls&gt;&lt;url&gt;http://dx.doi.org/10.2522/ptj.20110406&lt;/url&gt;&lt;url&gt;https://www.ncbi.nlm.nih.gov/pubmed/22879441&lt;/url&gt;&lt;url&gt;https://academic.oup.com/ptj/article-lookup/doi/10.2522/ptj.20110406&lt;/url&gt;&lt;url&gt;http://search.proquest.com/openview/5a5a61ae9886581917e6590be47b306b/1?pq-origsite=gscholar&amp;amp;cbl=40771&lt;/url&gt;&lt;url&gt;http://search.ebscohost.com/login.aspx?direct=true&amp;amp;profile=ehost&amp;amp;scope=site&amp;amp;authtype=crawler&amp;amp;jrnl=00319023&amp;amp;AN=84639559&amp;amp;h=uU1VBaZUhEftL2uzVK9Mok8JLP7qOOiT4fzsrv7CNtyQJ2EfCVqhfEMOPvzFLfVurYJfhfEhQx3FkO%2BwYvODgA%3D%3D&amp;amp;crl=f&lt;/url&gt;&lt;/related-urls&gt;&lt;pdf-urls&gt;&lt;url&gt;All Papers/B/Berney et al. 2012 - Safety and feasibility of an exercise prescription ... tation across the continuum of care for survivors of critical illness.pdf&lt;/url&gt;&lt;/pdf-urls&gt;&lt;/urls&gt;&lt;electronic-resource-num&gt;10.2522/ptj.2011040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  <w:r w:rsidRPr="006064D5">
              <w:t xml:space="preserve"> </w:t>
            </w:r>
          </w:p>
        </w:tc>
        <w:tc>
          <w:tcPr>
            <w:tcW w:w="1530" w:type="dxa"/>
          </w:tcPr>
          <w:p w14:paraId="73E80BE9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&gt;120</w:t>
            </w:r>
            <w:r>
              <w:t xml:space="preserve"> </w:t>
            </w:r>
            <w:r>
              <w:fldChar w:fldCharType="begin"/>
            </w:r>
            <w:r>
              <w:instrText xml:space="preserve"> ADDIN EN.CITE &lt;EndNote&gt;&lt;Cite&gt;&lt;Author&gt;Hildreth&lt;/Author&gt;&lt;Year&gt;2010&lt;/Year&gt;&lt;RecNum&gt;1676&lt;/RecNum&gt;&lt;DisplayText&gt;[5]&lt;/DisplayText&gt;&lt;record&gt;&lt;rec-number&gt;1676&lt;/rec-number&gt;&lt;foreign-keys&gt;&lt;key app="EN" db-id="v9razzrwmtv29zeet5tvadzm9d5dffdd0s55" timestamp="1507232800"&gt;1676&lt;/key&gt;&lt;/foreign-keys&gt;&lt;ref-type name="Journal Article"&gt;17&lt;/ref-type&gt;&lt;contributors&gt;&lt;authors&gt;&lt;author&gt;Hildreth, Amy N.&lt;/author&gt;&lt;author&gt;Enniss, Toby&lt;/author&gt;&lt;author&gt;Martin, Robert S.&lt;/author&gt;&lt;author&gt;Miller, Preston R.&lt;/author&gt;&lt;author&gt;Mitten-Long, Donna&lt;/author&gt;&lt;author&gt;Gasaway, Janice&lt;/author&gt;&lt;author&gt;Ebert, Fran&lt;/author&gt;&lt;author&gt;Butcher, Wendy&lt;/author&gt;&lt;author&gt;Browder, Kevin&lt;/author&gt;&lt;author&gt;Chang, Michael C.&lt;/author&gt;&lt;author&gt;Hoth, Jason J.&lt;/author&gt;&lt;author&gt;Mowery, Nathan T.&lt;/author&gt;&lt;author&gt;Meredith, J. W.&lt;/author&gt;&lt;/authors&gt;&lt;/contributors&gt;&lt;auth-address&gt;Department of Surgery, Wake Forest University, Winston-Salem, North Carolina 27157, USA. ahildret@wfubmc.edu&lt;/auth-address&gt;&lt;titles&gt;&lt;title&gt;Surgical intensive care unit mobility is increased after institution of a computerized mobility order set and intensive care unit mobility protocol: a prospective cohort analysis&lt;/title&gt;&lt;secondary-title&gt;Am. Surg.&lt;/secondary-title&gt;&lt;/titles&gt;&lt;periodical&gt;&lt;full-title&gt;Am. Surg.&lt;/full-title&gt;&lt;/periodical&gt;&lt;pages&gt;818-822&lt;/pages&gt;&lt;volume&gt;76&lt;/volume&gt;&lt;number&gt;8&lt;/number&gt;&lt;keywords&gt;&lt;keyword&gt;PAD-ES Early Mobility Manuscript&lt;/keyword&gt;&lt;/keywords&gt;&lt;dates&gt;&lt;year&gt;2010&lt;/year&gt;&lt;pub-dates&gt;&lt;date&gt;2010/8&lt;/date&gt;&lt;/pub-dates&gt;&lt;/dates&gt;&lt;isbn&gt;0003-1348&lt;/isbn&gt;&lt;urls&gt;&lt;related-urls&gt;&lt;url&gt;https://www.ncbi.nlm.nih.gov/pubmed/20726410&lt;/url&gt;&lt;url&gt;http://www.ingentaconnect.com/openurl?genre=article&amp;amp;issn=0003-1348&amp;amp;volume=76&amp;amp;issue=8&amp;amp;spage=818&amp;amp;aulast=Hildreth&lt;/url&gt;&lt;url&gt;http://openurl.ingenta.com/content/nlm?genre=article&amp;amp;issn=0003-1348&amp;amp;volume=76&amp;amp;issue=8&amp;amp;spage=818&amp;amp;aulast=Hildreth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  <w:r w:rsidRPr="006064D5">
              <w:t xml:space="preserve"> </w:t>
            </w:r>
          </w:p>
          <w:p w14:paraId="73E80BEA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&gt;130</w:t>
            </w:r>
            <w:r>
              <w:t xml:space="preserve"> </w:t>
            </w:r>
            <w:r>
              <w:fldChar w:fldCharType="begin">
                <w:fldData xml:space="preserve">PEVuZE5vdGU+PENpdGU+PEF1dGhvcj5TY2h3ZWlja2VydDwvQXV0aG9yPjxZZWFyPjIwMDk8L1ll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3ZWlja2VydDwvQXV0aG9yPjxZZWFyPjIwMDk8L1ll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-3]</w:t>
            </w:r>
            <w:r>
              <w:fldChar w:fldCharType="end"/>
            </w:r>
          </w:p>
          <w:p w14:paraId="73E80BEB" w14:textId="77777777" w:rsidR="001C41C4" w:rsidRPr="006064D5" w:rsidRDefault="001C41C4" w:rsidP="001C41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&gt;140</w:t>
            </w:r>
            <w:r>
              <w:t xml:space="preserve"> </w:t>
            </w:r>
            <w:r>
              <w:fldChar w:fldCharType="begin">
                <w:fldData xml:space="preserve">PEVuZE5vdGU+PENpdGU+PEF1dGhvcj5CZXJuZXk8L0F1dGhvcj48WWVhcj4yMDEyPC9ZZWFyPjxS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XJuZXk8L0F1dGhvcj48WWVhcj4yMDEyPC9ZZWFyPjxS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, 6]</w:t>
            </w:r>
            <w:r>
              <w:fldChar w:fldCharType="end"/>
            </w:r>
          </w:p>
        </w:tc>
        <w:tc>
          <w:tcPr>
            <w:tcW w:w="8370" w:type="dxa"/>
          </w:tcPr>
          <w:p w14:paraId="73E80BEC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7 unique studies reported heart rate considerations. 6 reported specific threshold values. 2 reported stop criteria in relationship to maximal or baseline HR.</w:t>
            </w:r>
          </w:p>
          <w:p w14:paraId="73E80BED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1 study reported &gt;70% maximum H</w:t>
            </w:r>
            <w:r>
              <w:t>R</w:t>
            </w:r>
            <w:r w:rsidRPr="006064D5">
              <w:t xml:space="preserve"> as stop criteria</w:t>
            </w:r>
            <w:r>
              <w:t xml:space="preserve"> </w:t>
            </w:r>
            <w:r>
              <w:fldChar w:fldCharType="begin"/>
            </w:r>
            <w:r>
              <w:instrText xml:space="preserve"> ADDIN EN.CITE &lt;EndNote&gt;&lt;Cite&gt;&lt;Author&gt;Burtin&lt;/Author&gt;&lt;Year&gt;2009&lt;/Year&gt;&lt;RecNum&gt;1656&lt;/RecNum&gt;&lt;DisplayText&gt;[7]&lt;/DisplayText&gt;&lt;record&gt;&lt;rec-number&gt;1656&lt;/rec-number&gt;&lt;foreign-keys&gt;&lt;key app="EN" db-id="v9razzrwmtv29zeet5tvadzm9d5dffdd0s55" timestamp="1507232798"&gt;1656&lt;/key&gt;&lt;/foreign-keys&gt;&lt;ref-type name="Journal Article"&gt;17&lt;/ref-type&gt;&lt;contributors&gt;&lt;authors&gt;&lt;author&gt;Burtin, Chris&lt;/author&gt;&lt;author&gt;Clerckx, Beatrix&lt;/author&gt;&lt;author&gt;Robbeets, Christophe&lt;/author&gt;&lt;author&gt;Ferdinande, Patrick&lt;/author&gt;&lt;author&gt;Langer, Daniel&lt;/author&gt;&lt;author&gt;Troosters, Thierry&lt;/author&gt;&lt;author&gt;Hermans, Greet&lt;/author&gt;&lt;author&gt;Decramer, Marc&lt;/author&gt;&lt;author&gt;Gosselink, Rik&lt;/author&gt;&lt;/authors&gt;&lt;/contributors&gt;&lt;auth-address&gt;Faculty of Kinesiology and Rehabilitation Sciences (CB, BC, CR, DL, TT, RG), Katholieke Universiteit Leuven, Leuven, Belgium.&lt;/auth-address&gt;&lt;titles&gt;&lt;title&gt;Early exercise in critically ill patients enhances short-term functional recovery&lt;/title&gt;&lt;secondary-title&gt;Crit. Care Med.&lt;/secondary-title&gt;&lt;/titles&gt;&lt;periodical&gt;&lt;full-title&gt;Crit. Care Med.&lt;/full-title&gt;&lt;/periodical&gt;&lt;pages&gt;2499-2505&lt;/pages&gt;&lt;volume&gt;37&lt;/volume&gt;&lt;number&gt;9&lt;/number&gt;&lt;keywords&gt;&lt;keyword&gt;PAD-ES Early Mobility Manuscript&lt;/keyword&gt;&lt;/keywords&gt;&lt;dates&gt;&lt;year&gt;2009&lt;/year&gt;&lt;pub-dates&gt;&lt;date&gt;2009/9&lt;/date&gt;&lt;/pub-dates&gt;&lt;/dates&gt;&lt;isbn&gt;0090-3493&lt;/isbn&gt;&lt;urls&gt;&lt;related-urls&gt;&lt;url&gt;http://dx.doi.org/10.1097/CCM.0b013e3181a38937&lt;/url&gt;&lt;url&gt;https://www.ncbi.nlm.nih.gov/pubmed/19623052&lt;/url&gt;&lt;url&gt;http://meta.wkhealth.com/pt/pt-core/template-journal/lwwgateway/media/landingpage.htm?issn=0090-3493&amp;amp;volume=37&amp;amp;issue=9&amp;amp;spage=2499&lt;/url&gt;&lt;/related-urls&gt;&lt;pdf-urls&gt;&lt;url&gt;All Papers/B/Burtin et al. 2009 - Early exercise in critically ill patients enhances short-term functional recovery.pdf&lt;/url&gt;&lt;/pdf-urls&gt;&lt;/urls&gt;&lt;electronic-resource-num&gt;10.1097/CCM.0b013e3181a3893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]</w:t>
            </w:r>
            <w:r>
              <w:fldChar w:fldCharType="end"/>
            </w:r>
            <w:r>
              <w:t>.</w:t>
            </w:r>
            <w:r w:rsidRPr="006064D5">
              <w:t xml:space="preserve"> </w:t>
            </w:r>
          </w:p>
          <w:p w14:paraId="73E80BEE" w14:textId="77777777" w:rsidR="001C41C4" w:rsidRPr="006064D5" w:rsidRDefault="001C41C4" w:rsidP="001C41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1 study reported HR increase &gt; 20 during session as stop criteria</w:t>
            </w:r>
            <w:r>
              <w:t xml:space="preserve"> </w:t>
            </w:r>
            <w:r>
              <w:fldChar w:fldCharType="begin"/>
            </w:r>
            <w:r>
              <w:instrText xml:space="preserve"> ADDIN EN.CITE &lt;EndNote&gt;&lt;Cite&gt;&lt;Author&gt;Moss&lt;/Author&gt;&lt;Year&gt;2016&lt;/Year&gt;&lt;RecNum&gt;489&lt;/RecNum&gt;&lt;DisplayText&gt;[6]&lt;/DisplayText&gt;&lt;record&gt;&lt;rec-number&gt;489&lt;/rec-number&gt;&lt;foreign-keys&gt;&lt;key app="EN" db-id="v9razzrwmtv29zeet5tvadzm9d5dffdd0s55" timestamp="1507232726"&gt;489&lt;/key&gt;&lt;/foreign-keys&gt;&lt;ref-type name="Journal Article"&gt;17&lt;/ref-type&gt;&lt;contributors&gt;&lt;authors&gt;&lt;author&gt;Moss, Marc&lt;/author&gt;&lt;author&gt;Nordon-Craft, Amy&lt;/author&gt;&lt;author&gt;Malone, Dan&lt;/author&gt;&lt;author&gt;Van Pelt, David&lt;/author&gt;&lt;author&gt;Frankel, Stephen K.&lt;/author&gt;&lt;author&gt;Warner, Mary Laird&lt;/author&gt;&lt;author&gt;Kriekels, Wendy&lt;/author&gt;&lt;author&gt;McNulty, Monica&lt;/author&gt;&lt;author&gt;Fairclough, Diane L.&lt;/author&gt;&lt;author&gt;Schenkman, Margaret&lt;/author&gt;&lt;/authors&gt;&lt;/contributors&gt;&lt;titles&gt;&lt;title&gt;A Randomized Trial of an Intensive Physical Therapy Program for Patients with Acute Respiratory Failure&lt;/title&gt;&lt;secondary-title&gt;Am. J. Respir. Crit. Care Med.&lt;/secondary-title&gt;&lt;/titles&gt;&lt;periodical&gt;&lt;full-title&gt;Am. J. Respir. Crit. Care Med.&lt;/full-title&gt;&lt;/periodical&gt;&lt;pages&gt;1101-1110&lt;/pages&gt;&lt;volume&gt;193&lt;/volume&gt;&lt;number&gt;10&lt;/number&gt;&lt;keywords&gt;&lt;keyword&gt;ICU Rehab 2016&lt;/keyword&gt;&lt;keyword&gt;PAD-ES Early Mobility Manuscript&lt;/keyword&gt;&lt;/keywords&gt;&lt;dates&gt;&lt;year&gt;2016&lt;/year&gt;&lt;pub-dates&gt;&lt;date&gt;2016/5/15&lt;/date&gt;&lt;/pub-dates&gt;&lt;/dates&gt;&lt;isbn&gt;1073-449X&lt;/isbn&gt;&lt;urls&gt;&lt;related-urls&gt;&lt;url&gt;http://dx.doi.org/10.1164/rccm.201505-1039OC&lt;/url&gt;&lt;url&gt;https://www.ncbi.nlm.nih.gov/pmc/articles/PMC4872662&lt;/url&gt;&lt;/related-urls&gt;&lt;/urls&gt;&lt;electronic-resource-num&gt;10.1164/rccm.201505-1039OC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6]</w:t>
            </w:r>
            <w:r>
              <w:fldChar w:fldCharType="end"/>
            </w:r>
            <w:r>
              <w:t>.</w:t>
            </w:r>
            <w:r w:rsidRPr="006064D5">
              <w:t xml:space="preserve"> </w:t>
            </w:r>
          </w:p>
        </w:tc>
      </w:tr>
      <w:tr w:rsidR="001C41C4" w:rsidRPr="006064D5" w14:paraId="73E80BF9" w14:textId="77777777" w:rsidTr="000B6B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73E80BF0" w14:textId="77777777" w:rsidR="001C41C4" w:rsidRPr="006064D5" w:rsidRDefault="001C41C4" w:rsidP="000B6BDF">
            <w:pPr>
              <w:rPr>
                <w:color w:val="auto"/>
              </w:rPr>
            </w:pPr>
            <w:r w:rsidRPr="006064D5">
              <w:rPr>
                <w:color w:val="auto"/>
              </w:rPr>
              <w:t xml:space="preserve">Mean </w:t>
            </w:r>
            <w:r w:rsidRPr="006064D5">
              <w:rPr>
                <w:color w:val="auto"/>
              </w:rPr>
              <w:br/>
              <w:t>Arterial Pressure (MAP) in mmHg</w:t>
            </w:r>
          </w:p>
        </w:tc>
        <w:tc>
          <w:tcPr>
            <w:tcW w:w="1890" w:type="dxa"/>
          </w:tcPr>
          <w:p w14:paraId="73E80BF1" w14:textId="77777777" w:rsidR="001C41C4" w:rsidRPr="006064D5" w:rsidRDefault="001C41C4" w:rsidP="001C41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>&lt;55</w:t>
            </w:r>
            <w:r>
              <w:t xml:space="preserve"> </w:t>
            </w:r>
            <w:r>
              <w:fldChar w:fldCharType="begin"/>
            </w:r>
            <w:r>
              <w:instrText xml:space="preserve"> ADDIN EN.CITE &lt;EndNote&gt;&lt;Cite&gt;&lt;Author&gt;Kho&lt;/Author&gt;&lt;Year&gt;2012&lt;/Year&gt;&lt;RecNum&gt;269&lt;/RecNum&gt;&lt;DisplayText&gt;[8]&lt;/DisplayText&gt;&lt;record&gt;&lt;rec-number&gt;269&lt;/rec-number&gt;&lt;foreign-keys&gt;&lt;key app="EN" db-id="v9razzrwmtv29zeet5tvadzm9d5dffdd0s55" timestamp="1507232714"&gt;269&lt;/key&gt;&lt;/foreign-keys&gt;&lt;ref-type name="Journal Article"&gt;17&lt;/ref-type&gt;&lt;contributors&gt;&lt;authors&gt;&lt;author&gt;Kho, Michelle E.&lt;/author&gt;&lt;author&gt;Damluji, Abdulla&lt;/author&gt;&lt;author&gt;Zanni, Jennifer M.&lt;/author&gt;&lt;author&gt;Needham, Dale M.&lt;/author&gt;&lt;/authors&gt;&lt;/contributors&gt;&lt;titles&gt;&lt;title&gt;Feasibility and observed safety of interactive video games for physical rehabilitation in the intensive care unit: a case series&lt;/title&gt;&lt;secondary-title&gt;J. Crit. Care&lt;/secondary-title&gt;&lt;/titles&gt;&lt;periodical&gt;&lt;full-title&gt;J. Crit. Care&lt;/full-title&gt;&lt;/periodical&gt;&lt;pages&gt;219.e1-6&lt;/pages&gt;&lt;volume&gt;27&lt;/volume&gt;&lt;number&gt;2&lt;/number&gt;&lt;keywords&gt;&lt;keyword&gt;ICU Rehab 2016&lt;/keyword&gt;&lt;keyword&gt;PAD-ES Early Mobility Manuscript&lt;/keyword&gt;&lt;/keywords&gt;&lt;dates&gt;&lt;year&gt;2012&lt;/year&gt;&lt;pub-dates&gt;&lt;date&gt;2012/4&lt;/date&gt;&lt;/pub-dates&gt;&lt;/dates&gt;&lt;isbn&gt;0883-9441&lt;/isbn&gt;&lt;urls&gt;&lt;related-urls&gt;&lt;url&gt;http://dx.doi.org/10.1016/j.jcrc.2011.08.017&lt;/url&gt;&lt;/related-urls&gt;&lt;/urls&gt;&lt;electronic-resource-num&gt;10.1016/j.jcrc.2011.08.01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8]</w:t>
            </w:r>
            <w:r>
              <w:fldChar w:fldCharType="end"/>
            </w:r>
            <w:r w:rsidRPr="006064D5">
              <w:t xml:space="preserve"> to &lt;65</w:t>
            </w:r>
            <w:r>
              <w:t xml:space="preserve"> </w:t>
            </w:r>
            <w:r>
              <w:fldChar w:fldCharType="begin">
                <w:fldData xml:space="preserve">PEVuZE5vdGU+PENpdGU+PEF1dGhvcj5TY2h3ZWlja2VydDwvQXV0aG9yPjxZZWFyPjIwMDk8L1ll
YXI+PFJlY051bT42MDwvUmVjTnVtPjxEaXNwbGF5VGV4dD5bMSwgMiwgNF08L0Rpc3BsYXlUZXh0
PjxyZWNvcmQ+PHJlYy1udW1iZXI+NjA8L3JlYy1udW1iZXI+PGZvcmVpZ24ta2V5cz48a2V5IGFw
cD0iRU4iIGRiLWlkPSJ2OXJhenpyd210djI5emVldDV0dmFkem05ZDVkZmZkZDBzNTUiIHRpbWVz
dGFtcD0iMTUwNzIzMjcwMSI+NjA8L2tleT48L2ZvcmVpZ24ta2V5cz48cmVmLXR5cGUgbmFtZT0i
Sm91cm5hbCBBcnRpY2xlIj4xNzwvcmVmLXR5cGU+PGNvbnRyaWJ1dG9ycz48YXV0aG9ycz48YXV0
aG9yPlNjaHdlaWNrZXJ0LCBXaWxsaWFtIEQuPC9hdXRob3I+PGF1dGhvcj5Qb2hsbWFuLCBNYXJr
IEM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IEUuPC9hdXRo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3ZWlja2VydDwvQXV0aG9yPjxZZWFyPjIwMDk8L1ll
YXI+PFJlY051bT42MDwvUmVjTnVtPjxEaXNwbGF5VGV4dD5bMSwgMiwgNF08L0Rpc3BsYXlUZXh0
PjxyZWNvcmQ+PHJlYy1udW1iZXI+NjA8L3JlYy1udW1iZXI+PGZvcmVpZ24ta2V5cz48a2V5IGFw
cD0iRU4iIGRiLWlkPSJ2OXJhenpyd210djI5emVldDV0dmFkem05ZDVkZmZkZDBzNTUiIHRpbWVz
dGFtcD0iMTUwNzIzMjcwMSI+NjA8L2tleT48L2ZvcmVpZ24ta2V5cz48cmVmLXR5cGUgbmFtZT0i
Sm91cm5hbCBBcnRpY2xlIj4xNzwvcmVmLXR5cGU+PGNvbnRyaWJ1dG9ycz48YXV0aG9ycz48YXV0
aG9yPlNjaHdlaWNrZXJ0LCBXaWxsaWFtIEQuPC9hdXRob3I+PGF1dGhvcj5Qb2hsbWFuLCBNYXJr
IEM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IEUuPC9hdXRo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, 2, 4]</w:t>
            </w:r>
            <w:r>
              <w:fldChar w:fldCharType="end"/>
            </w:r>
          </w:p>
        </w:tc>
        <w:tc>
          <w:tcPr>
            <w:tcW w:w="1530" w:type="dxa"/>
          </w:tcPr>
          <w:p w14:paraId="73E80BF2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>&gt;110</w:t>
            </w:r>
            <w:r>
              <w:t xml:space="preserve"> </w:t>
            </w:r>
            <w:r>
              <w:fldChar w:fldCharType="begin">
                <w:fldData xml:space="preserve">PEVuZE5vdGU+PENpdGU+PEF1dGhvcj5TY2h3ZWlja2VydDwvQXV0aG9yPjxZZWFyPjIwMDk8L1ll
YXI+PFJlY051bT42MDwvUmVjTnVtPjxEaXNwbGF5VGV4dD5bMSwgMywgOV08L0Rpc3BsYXlUZXh0
PjxyZWNvcmQ+PHJlYy1udW1iZXI+NjA8L3JlYy1udW1iZXI+PGZvcmVpZ24ta2V5cz48a2V5IGFw
cD0iRU4iIGRiLWlkPSJ2OXJhenpyd210djI5emVldDV0dmFkem05ZDVkZmZkZDBzNTUiIHRpbWVz
dGFtcD0iMTUwNzIzMjcwMSI+NjA8L2tleT48L2ZvcmVpZ24ta2V5cz48cmVmLXR5cGUgbmFtZT0i
Sm91cm5hbCBBcnRpY2xlIj4xNzwvcmVmLXR5cGU+PGNvbnRyaWJ1dG9ycz48YXV0aG9ycz48YXV0
aG9yPlNjaHdlaWNrZXJ0LCBXaWxsaWFtIEQuPC9hdXRob3I+PGF1dGhvcj5Qb2hsbWFuLCBNYXJr
IEM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IEUuPC9hdXRo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3ZWlja2VydDwvQXV0aG9yPjxZZWFyPjIwMDk8L1ll
YXI+PFJlY051bT42MDwvUmVjTnVtPjxEaXNwbGF5VGV4dD5bMSwgMywgOV08L0Rpc3BsYXlUZXh0
PjxyZWNvcmQ+PHJlYy1udW1iZXI+NjA8L3JlYy1udW1iZXI+PGZvcmVpZ24ta2V5cz48a2V5IGFw
cD0iRU4iIGRiLWlkPSJ2OXJhenpyd210djI5emVldDV0dmFkem05ZDVkZmZkZDBzNTUiIHRpbWVz
dGFtcD0iMTUwNzIzMjcwMSI+NjA8L2tleT48L2ZvcmVpZ24ta2V5cz48cmVmLXR5cGUgbmFtZT0i
Sm91cm5hbCBBcnRpY2xlIj4xNzwvcmVmLXR5cGU+PGNvbnRyaWJ1dG9ycz48YXV0aG9ycz48YXV0
aG9yPlNjaHdlaWNrZXJ0LCBXaWxsaWFtIEQuPC9hdXRob3I+PGF1dGhvcj5Qb2hsbWFuLCBNYXJr
IEM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IEUuPC9hdXRo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, 3, 9]</w:t>
            </w:r>
            <w:r>
              <w:fldChar w:fldCharType="end"/>
            </w:r>
          </w:p>
          <w:p w14:paraId="73E80BF3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>&gt;120</w:t>
            </w:r>
            <w:r w:rsidR="007E72BB">
              <w:t xml:space="preserve"> </w:t>
            </w:r>
            <w:r w:rsidR="007E72BB">
              <w:fldChar w:fldCharType="begin"/>
            </w:r>
            <w:r w:rsidR="007E72BB">
              <w:instrText xml:space="preserve"> ADDIN EN.CITE &lt;EndNote&gt;&lt;Cite&gt;&lt;Author&gt;Berney&lt;/Author&gt;&lt;Year&gt;2012&lt;/Year&gt;&lt;RecNum&gt;1670&lt;/RecNum&gt;&lt;DisplayText&gt;[4]&lt;/DisplayText&gt;&lt;record&gt;&lt;rec-number&gt;1670&lt;/rec-number&gt;&lt;foreign-keys&gt;&lt;key app="EN" db-id="v9razzrwmtv29zeet5tvadzm9d5dffdd0s55" timestamp="1507232799"&gt;1670&lt;/key&gt;&lt;/foreign-keys&gt;&lt;ref-type name="Journal Article"&gt;17&lt;/ref-type&gt;&lt;contributors&gt;&lt;authors&gt;&lt;author&gt;Berney, Sue&lt;/author&gt;&lt;author&gt;Haines, Kimberley&lt;/author&gt;&lt;author&gt;Skinner, Elizabeth H.&lt;/author&gt;&lt;author&gt;Denehy, Linda&lt;/author&gt;&lt;/authors&gt;&lt;/contributors&gt;&lt;auth-address&gt;BPhysiotherapy, Intensive Care Unit, Austin Hospital, Melbourne, Victoria, Australia. sue.berney@austin.org.au&lt;/auth-address&gt;&lt;titles&gt;&lt;title&gt;Safety and feasibility of an exercise prescription approach to rehabilitation across the continuum of care for survivors of critical illness&lt;/title&gt;&lt;secondary-title&gt;Phys. Ther.&lt;/secondary-title&gt;&lt;/titles&gt;&lt;periodical&gt;&lt;full-title&gt;Phys. Ther.&lt;/full-title&gt;&lt;/periodical&gt;&lt;pages&gt;1524-1535&lt;/pages&gt;&lt;volume&gt;92&lt;/volume&gt;&lt;number&gt;12&lt;/number&gt;&lt;keywords&gt;&lt;keyword&gt;PAD-ES Early Mobility Manuscript&lt;/keyword&gt;&lt;/keywords&gt;&lt;dates&gt;&lt;year&gt;2012&lt;/year&gt;&lt;pub-dates&gt;&lt;date&gt;2012/12&lt;/date&gt;&lt;/pub-dates&gt;&lt;/dates&gt;&lt;isbn&gt;0031-9023&lt;/isbn&gt;&lt;urls&gt;&lt;related-urls&gt;&lt;url&gt;http://dx.doi.org/10.2522/ptj.20110406&lt;/url&gt;&lt;url&gt;https://www.ncbi.nlm.nih.gov/pubmed/22879441&lt;/url&gt;&lt;url&gt;https://academic.oup.com/ptj/article-lookup/doi/10.2522/ptj.20110406&lt;/url&gt;&lt;url&gt;http://search.proquest.com/openview/5a5a61ae9886581917e6590be47b306b/1?pq-origsite=gscholar&amp;amp;cbl=40771&lt;/url&gt;&lt;url&gt;http://search.ebscohost.com/login.aspx?direct=true&amp;amp;profile=ehost&amp;amp;scope=site&amp;amp;authtype=crawler&amp;amp;jrnl=00319023&amp;amp;AN=84639559&amp;amp;h=uU1VBaZUhEftL2uzVK9Mok8JLP7qOOiT4fzsrv7CNtyQJ2EfCVqhfEMOPvzFLfVurYJfhfEhQx3FkO%2BwYvODgA%3D%3D&amp;amp;crl=f&lt;/url&gt;&lt;/related-urls&gt;&lt;pdf-urls&gt;&lt;url&gt;All Papers/B/Berney et al. 2012 - Safety and feasibility of an exercise prescription ... tation across the continuum of care for survivors of critical illness.pdf&lt;/url&gt;&lt;/pdf-urls&gt;&lt;/urls&gt;&lt;electronic-resource-num&gt;10.2522/ptj.20110406&lt;/electronic-resource-num&gt;&lt;/record&gt;&lt;/Cite&gt;&lt;/EndNote&gt;</w:instrText>
            </w:r>
            <w:r w:rsidR="007E72BB">
              <w:fldChar w:fldCharType="separate"/>
            </w:r>
            <w:r w:rsidR="007E72BB">
              <w:rPr>
                <w:noProof/>
              </w:rPr>
              <w:t>[4]</w:t>
            </w:r>
            <w:r w:rsidR="007E72BB">
              <w:fldChar w:fldCharType="end"/>
            </w:r>
            <w:r w:rsidR="007E72BB" w:rsidRPr="006064D5">
              <w:t xml:space="preserve"> </w:t>
            </w:r>
          </w:p>
          <w:p w14:paraId="73E80BF4" w14:textId="77777777" w:rsidR="001C41C4" w:rsidRPr="006064D5" w:rsidRDefault="001C41C4" w:rsidP="007E72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>&gt;140</w:t>
            </w:r>
            <w:r w:rsidR="007E72BB">
              <w:t xml:space="preserve"> </w:t>
            </w:r>
            <w:r w:rsidR="007E72BB">
              <w:fldChar w:fldCharType="begin"/>
            </w:r>
            <w:r w:rsidR="007E72BB">
              <w:instrText xml:space="preserve"> ADDIN EN.CITE &lt;EndNote&gt;&lt;Cite&gt;&lt;Author&gt;Kho&lt;/Author&gt;&lt;Year&gt;2012&lt;/Year&gt;&lt;RecNum&gt;269&lt;/RecNum&gt;&lt;DisplayText&gt;[8]&lt;/DisplayText&gt;&lt;record&gt;&lt;rec-number&gt;269&lt;/rec-number&gt;&lt;foreign-keys&gt;&lt;key app="EN" db-id="v9razzrwmtv29zeet5tvadzm9d5dffdd0s55" timestamp="1507232714"&gt;269&lt;/key&gt;&lt;/foreign-keys&gt;&lt;ref-type name="Journal Article"&gt;17&lt;/ref-type&gt;&lt;contributors&gt;&lt;authors&gt;&lt;author&gt;Kho, Michelle E.&lt;/author&gt;&lt;author&gt;Damluji, Abdulla&lt;/author&gt;&lt;author&gt;Zanni, Jennifer M.&lt;/author&gt;&lt;author&gt;Needham, Dale M.&lt;/author&gt;&lt;/authors&gt;&lt;/contributors&gt;&lt;titles&gt;&lt;title&gt;Feasibility and observed safety of interactive video games for physical rehabilitation in the intensive care unit: a case series&lt;/title&gt;&lt;secondary-title&gt;J. Crit. Care&lt;/secondary-title&gt;&lt;/titles&gt;&lt;periodical&gt;&lt;full-title&gt;J. Crit. Care&lt;/full-title&gt;&lt;/periodical&gt;&lt;pages&gt;219.e1-6&lt;/pages&gt;&lt;volume&gt;27&lt;/volume&gt;&lt;number&gt;2&lt;/number&gt;&lt;keywords&gt;&lt;keyword&gt;ICU Rehab 2016&lt;/keyword&gt;&lt;keyword&gt;PAD-ES Early Mobility Manuscript&lt;/keyword&gt;&lt;/keywords&gt;&lt;dates&gt;&lt;year&gt;2012&lt;/year&gt;&lt;pub-dates&gt;&lt;date&gt;2012/4&lt;/date&gt;&lt;/pub-dates&gt;&lt;/dates&gt;&lt;isbn&gt;0883-9441&lt;/isbn&gt;&lt;urls&gt;&lt;related-urls&gt;&lt;url&gt;http://dx.doi.org/10.1016/j.jcrc.2011.08.017&lt;/url&gt;&lt;/related-urls&gt;&lt;/urls&gt;&lt;electronic-resource-num&gt;10.1016/j.jcrc.2011.08.017&lt;/electronic-resource-num&gt;&lt;/record&gt;&lt;/Cite&gt;&lt;/EndNote&gt;</w:instrText>
            </w:r>
            <w:r w:rsidR="007E72BB">
              <w:fldChar w:fldCharType="separate"/>
            </w:r>
            <w:r w:rsidR="007E72BB">
              <w:rPr>
                <w:noProof/>
              </w:rPr>
              <w:t>[8]</w:t>
            </w:r>
            <w:r w:rsidR="007E72BB">
              <w:fldChar w:fldCharType="end"/>
            </w:r>
          </w:p>
        </w:tc>
        <w:tc>
          <w:tcPr>
            <w:tcW w:w="8370" w:type="dxa"/>
            <w:vMerge w:val="restart"/>
          </w:tcPr>
          <w:p w14:paraId="73E80BF5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 xml:space="preserve">11 unique studies reported a </w:t>
            </w:r>
            <w:r>
              <w:t>blood pressure</w:t>
            </w:r>
            <w:r w:rsidRPr="006064D5">
              <w:t xml:space="preserve"> parameter to guide cessation of therapy. 6 studies used MAP values. 7 studies used SBP values. 1 study used DBP values (in addition to SBP). 3 studies used less defined parameters of either a percentage decrease or clinical judgment related to symptomatic or instability. No study described the duration of concerning changes in </w:t>
            </w:r>
            <w:r>
              <w:t>blood pressure</w:t>
            </w:r>
            <w:r w:rsidRPr="006064D5">
              <w:t xml:space="preserve"> before stopping the session.</w:t>
            </w:r>
          </w:p>
          <w:p w14:paraId="73E80BF6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vertAlign w:val="superscript"/>
              </w:rPr>
            </w:pPr>
            <w:r w:rsidRPr="006064D5">
              <w:t>1 study reported a decrease of SBP or DBP decrease of 20% as stop criteria</w:t>
            </w:r>
            <w:r w:rsidR="007E72BB">
              <w:t xml:space="preserve"> </w:t>
            </w:r>
            <w:r w:rsidR="007E72BB">
              <w:fldChar w:fldCharType="begin"/>
            </w:r>
            <w:r w:rsidR="007E72BB">
              <w:instrText xml:space="preserve"> ADDIN EN.CITE &lt;EndNote&gt;&lt;Cite&gt;&lt;Author&gt;Burtin&lt;/Author&gt;&lt;Year&gt;2009&lt;/Year&gt;&lt;RecNum&gt;1656&lt;/RecNum&gt;&lt;DisplayText&gt;[7]&lt;/DisplayText&gt;&lt;record&gt;&lt;rec-number&gt;1656&lt;/rec-number&gt;&lt;foreign-keys&gt;&lt;key app="EN" db-id="v9razzrwmtv29zeet5tvadzm9d5dffdd0s55" timestamp="1507232798"&gt;1656&lt;/key&gt;&lt;/foreign-keys&gt;&lt;ref-type name="Journal Article"&gt;17&lt;/ref-type&gt;&lt;contributors&gt;&lt;authors&gt;&lt;author&gt;Burtin, Chris&lt;/author&gt;&lt;author&gt;Clerckx, Beatrix&lt;/author&gt;&lt;author&gt;Robbeets, Christophe&lt;/author&gt;&lt;author&gt;Ferdinande, Patrick&lt;/author&gt;&lt;author&gt;Langer, Daniel&lt;/author&gt;&lt;author&gt;Troosters, Thierry&lt;/author&gt;&lt;author&gt;Hermans, Greet&lt;/author&gt;&lt;author&gt;Decramer, Marc&lt;/author&gt;&lt;author&gt;Gosselink, Rik&lt;/author&gt;&lt;/authors&gt;&lt;/contributors&gt;&lt;auth-address&gt;Faculty of Kinesiology and Rehabilitation Sciences (CB, BC, CR, DL, TT, RG), Katholieke Universiteit Leuven, Leuven, Belgium.&lt;/auth-address&gt;&lt;titles&gt;&lt;title&gt;Early exercise in critically ill patients enhances short-term functional recovery&lt;/title&gt;&lt;secondary-title&gt;Crit. Care Med.&lt;/secondary-title&gt;&lt;/titles&gt;&lt;periodical&gt;&lt;full-title&gt;Crit. Care Med.&lt;/full-title&gt;&lt;/periodical&gt;&lt;pages&gt;2499-2505&lt;/pages&gt;&lt;volume&gt;37&lt;/volume&gt;&lt;number&gt;9&lt;/number&gt;&lt;keywords&gt;&lt;keyword&gt;PAD-ES Early Mobility Manuscript&lt;/keyword&gt;&lt;/keywords&gt;&lt;dates&gt;&lt;year&gt;2009&lt;/year&gt;&lt;pub-dates&gt;&lt;date&gt;2009/9&lt;/date&gt;&lt;/pub-dates&gt;&lt;/dates&gt;&lt;isbn&gt;0090-3493&lt;/isbn&gt;&lt;urls&gt;&lt;related-urls&gt;&lt;url&gt;http://dx.doi.org/10.1097/CCM.0b013e3181a38937&lt;/url&gt;&lt;url&gt;https://www.ncbi.nlm.nih.gov/pubmed/19623052&lt;/url&gt;&lt;url&gt;http://meta.wkhealth.com/pt/pt-core/template-journal/lwwgateway/media/landingpage.htm?issn=0090-3493&amp;amp;volume=37&amp;amp;issue=9&amp;amp;spage=2499&lt;/url&gt;&lt;/related-urls&gt;&lt;pdf-urls&gt;&lt;url&gt;All Papers/B/Burtin et al. 2009 - Early exercise in critically ill patients enhances short-term functional recovery.pdf&lt;/url&gt;&lt;/pdf-urls&gt;&lt;/urls&gt;&lt;electronic-resource-num&gt;10.1097/CCM.0b013e3181a38937&lt;/electronic-resource-num&gt;&lt;/record&gt;&lt;/Cite&gt;&lt;/EndNote&gt;</w:instrText>
            </w:r>
            <w:r w:rsidR="007E72BB">
              <w:fldChar w:fldCharType="separate"/>
            </w:r>
            <w:r w:rsidR="007E72BB">
              <w:rPr>
                <w:noProof/>
              </w:rPr>
              <w:t>[7]</w:t>
            </w:r>
            <w:r w:rsidR="007E72BB">
              <w:fldChar w:fldCharType="end"/>
            </w:r>
            <w:r w:rsidRPr="006064D5">
              <w:t>.</w:t>
            </w:r>
            <w:r>
              <w:t xml:space="preserve"> </w:t>
            </w:r>
          </w:p>
          <w:p w14:paraId="73E80BF7" w14:textId="77777777" w:rsidR="001C41C4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vertAlign w:val="superscript"/>
              </w:rPr>
            </w:pPr>
            <w:r w:rsidRPr="006064D5">
              <w:t>1 study reported a SBP decrease of 20% below baseline during session as stop criteria</w:t>
            </w:r>
            <w:r w:rsidR="007E72BB">
              <w:t xml:space="preserve"> </w:t>
            </w:r>
            <w:r w:rsidR="007E72BB">
              <w:fldChar w:fldCharType="begin"/>
            </w:r>
            <w:r w:rsidR="007E72BB">
              <w:instrText xml:space="preserve"> ADDIN EN.CITE &lt;EndNote&gt;&lt;Cite&gt;&lt;Author&gt;Moss&lt;/Author&gt;&lt;Year&gt;2016&lt;/Year&gt;&lt;RecNum&gt;489&lt;/RecNum&gt;&lt;DisplayText&gt;[6]&lt;/DisplayText&gt;&lt;record&gt;&lt;rec-number&gt;489&lt;/rec-number&gt;&lt;foreign-keys&gt;&lt;key app="EN" db-id="v9razzrwmtv29zeet5tvadzm9d5dffdd0s55" timestamp="1507232726"&gt;489&lt;/key&gt;&lt;/foreign-keys&gt;&lt;ref-type name="Journal Article"&gt;17&lt;/ref-type&gt;&lt;contributors&gt;&lt;authors&gt;&lt;author&gt;Moss, Marc&lt;/author&gt;&lt;author&gt;Nordon-Craft, Amy&lt;/author&gt;&lt;author&gt;Malone, Dan&lt;/author&gt;&lt;author&gt;Van Pelt, David&lt;/author&gt;&lt;author&gt;Frankel, Stephen K.&lt;/author&gt;&lt;author&gt;Warner, Mary Laird&lt;/author&gt;&lt;author&gt;Kriekels, Wendy&lt;/author&gt;&lt;author&gt;McNulty, Monica&lt;/author&gt;&lt;author&gt;Fairclough, Diane L.&lt;/author&gt;&lt;author&gt;Schenkman, Margaret&lt;/author&gt;&lt;/authors&gt;&lt;/contributors&gt;&lt;titles&gt;&lt;title&gt;A Randomized Trial of an Intensive Physical Therapy Program for Patients with Acute Respiratory Failure&lt;/title&gt;&lt;secondary-title&gt;Am. J. Respir. Crit. Care Med.&lt;/secondary-title&gt;&lt;/titles&gt;&lt;periodical&gt;&lt;full-title&gt;Am. J. Respir. Crit. Care Med.&lt;/full-title&gt;&lt;/periodical&gt;&lt;pages&gt;1101-1110&lt;/pages&gt;&lt;volume&gt;193&lt;/volume&gt;&lt;number&gt;10&lt;/number&gt;&lt;keywords&gt;&lt;keyword&gt;ICU Rehab 2016&lt;/keyword&gt;&lt;keyword&gt;PAD-ES Early Mobility Manuscript&lt;/keyword&gt;&lt;/keywords&gt;&lt;dates&gt;&lt;year&gt;2016&lt;/year&gt;&lt;pub-dates&gt;&lt;date&gt;2016/5/15&lt;/date&gt;&lt;/pub-dates&gt;&lt;/dates&gt;&lt;isbn&gt;1073-449X&lt;/isbn&gt;&lt;urls&gt;&lt;related-urls&gt;&lt;url&gt;http://dx.doi.org/10.1164/rccm.201505-1039OC&lt;/url&gt;&lt;url&gt;https://www.ncbi.nlm.nih.gov/pmc/articles/PMC4872662&lt;/url&gt;&lt;/related-urls&gt;&lt;/urls&gt;&lt;electronic-resource-num&gt;10.1164/rccm.201505-1039OC&lt;/electronic-resource-num&gt;&lt;/record&gt;&lt;/Cite&gt;&lt;/EndNote&gt;</w:instrText>
            </w:r>
            <w:r w:rsidR="007E72BB">
              <w:fldChar w:fldCharType="separate"/>
            </w:r>
            <w:r w:rsidR="007E72BB">
              <w:rPr>
                <w:noProof/>
              </w:rPr>
              <w:t>[6]</w:t>
            </w:r>
            <w:r w:rsidR="007E72BB">
              <w:fldChar w:fldCharType="end"/>
            </w:r>
            <w:r w:rsidRPr="006064D5">
              <w:t>.</w:t>
            </w:r>
            <w:r w:rsidR="007E72BB">
              <w:rPr>
                <w:vertAlign w:val="superscript"/>
              </w:rPr>
              <w:t xml:space="preserve"> </w:t>
            </w:r>
          </w:p>
          <w:p w14:paraId="73E80BF8" w14:textId="77777777" w:rsidR="001C41C4" w:rsidRPr="006064D5" w:rsidRDefault="001C41C4" w:rsidP="007E72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 study reported an increase of 10mmHg in SBP or DBP in renal patients as stop criteria</w:t>
            </w:r>
            <w:r w:rsidR="007E72BB">
              <w:t xml:space="preserve"> </w:t>
            </w:r>
            <w:r w:rsidR="007E72BB">
              <w:fldChar w:fldCharType="begin"/>
            </w:r>
            <w:r w:rsidR="007E72BB">
              <w:instrText xml:space="preserve"> ADDIN EN.CITE &lt;EndNote&gt;&lt;Cite&gt;&lt;Author&gt;Berney&lt;/Author&gt;&lt;Year&gt;2009&lt;/Year&gt;&lt;RecNum&gt;1671&lt;/RecNum&gt;&lt;DisplayText&gt;[10]&lt;/DisplayText&gt;&lt;record&gt;&lt;rec-number&gt;1671&lt;/rec-number&gt;&lt;foreign-keys&gt;&lt;key app="EN" db-id="v9razzrwmtv29zeet5tvadzm9d5dffdd0s55" timestamp="1507232799"&gt;1671&lt;/key&gt;&lt;/foreign-keys&gt;&lt;ref-type name="Journal Article"&gt;17&lt;/ref-type&gt;&lt;contributors&gt;&lt;authors&gt;&lt;author&gt;Berney, S.&lt;/author&gt;&lt;author&gt;Skinner, E. H.&lt;/author&gt;&lt;author&gt;Denehy, L.&lt;/author&gt;&lt;author&gt;Warrillow, S.&lt;/author&gt;&lt;author&gt;Others,&lt;/author&gt;&lt;/authors&gt;&lt;/contributors&gt;&lt;titles&gt;&lt;title&gt;Development of a physical function outcome measure (PFIT) and a pilot exercise training protocol for use in intensive care&lt;/title&gt;&lt;secondary-title&gt;Crit. Care Resusc.&lt;/secondary-title&gt;&lt;/titles&gt;&lt;periodical&gt;&lt;full-title&gt;Crit. Care Resusc.&lt;/full-title&gt;&lt;/periodical&gt;&lt;pages&gt;110&lt;/pages&gt;&lt;volume&gt;11&lt;/volume&gt;&lt;number&gt;2&lt;/number&gt;&lt;keywords&gt;&lt;keyword&gt;PAD-ES Early Mobility Manuscript&lt;/keyword&gt;&lt;/keywords&gt;&lt;dates&gt;&lt;year&gt;2009&lt;/year&gt;&lt;pub-dates&gt;&lt;date&gt;2009&lt;/date&gt;&lt;/pub-dates&gt;&lt;/dates&gt;&lt;publisher&gt;The Australasian Medical Publishing Company&lt;/publisher&gt;&lt;isbn&gt;1441-2772&lt;/isbn&gt;&lt;urls&gt;&lt;related-urls&gt;&lt;url&gt;https://search.informit.com.au/documentSummary;dn=513699052421471;res=IELHEA&lt;/url&gt;&lt;url&gt;https://www.researchgate.net/profile/Susan_Berney/publication/26256664_Development_of_a_physical_function_outcome_measure_(PFIT)_and_a_pilot_exercise_training_protocol_for_use_in_intensive_care/links/0912f506c1b8d0087c000000.pdf&lt;/url&gt;&lt;/related-urls&gt;&lt;/urls&gt;&lt;/record&gt;&lt;/Cite&gt;&lt;/EndNote&gt;</w:instrText>
            </w:r>
            <w:r w:rsidR="007E72BB">
              <w:fldChar w:fldCharType="separate"/>
            </w:r>
            <w:r w:rsidR="007E72BB">
              <w:rPr>
                <w:noProof/>
              </w:rPr>
              <w:t>[10]</w:t>
            </w:r>
            <w:r w:rsidR="007E72BB">
              <w:fldChar w:fldCharType="end"/>
            </w:r>
            <w:r w:rsidR="007E72BB">
              <w:t>.</w:t>
            </w:r>
          </w:p>
        </w:tc>
      </w:tr>
      <w:tr w:rsidR="001C41C4" w:rsidRPr="006064D5" w14:paraId="73E80C00" w14:textId="77777777" w:rsidTr="000B6B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73E80BFA" w14:textId="77777777" w:rsidR="001C41C4" w:rsidRPr="006064D5" w:rsidRDefault="001C41C4" w:rsidP="000B6BDF">
            <w:pPr>
              <w:rPr>
                <w:color w:val="auto"/>
              </w:rPr>
            </w:pPr>
            <w:r w:rsidRPr="006064D5">
              <w:rPr>
                <w:color w:val="auto"/>
              </w:rPr>
              <w:t>Systolic Blood Pressure (SBP) in mmHg</w:t>
            </w:r>
          </w:p>
        </w:tc>
        <w:tc>
          <w:tcPr>
            <w:tcW w:w="1890" w:type="dxa"/>
          </w:tcPr>
          <w:p w14:paraId="73E80BFB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&lt;90</w:t>
            </w:r>
            <w:r w:rsidR="007E72BB">
              <w:t xml:space="preserve"> </w:t>
            </w:r>
            <w:r w:rsidR="007E72BB">
              <w:fldChar w:fldCharType="begin"/>
            </w:r>
            <w:r w:rsidR="007E72BB">
              <w:instrText xml:space="preserve"> ADDIN EN.CITE &lt;EndNote&gt;&lt;Cite&gt;&lt;Author&gt;Hildreth&lt;/Author&gt;&lt;Year&gt;2010&lt;/Year&gt;&lt;RecNum&gt;1676&lt;/RecNum&gt;&lt;DisplayText&gt;[5]&lt;/DisplayText&gt;&lt;record&gt;&lt;rec-number&gt;1676&lt;/rec-number&gt;&lt;foreign-keys&gt;&lt;key app="EN" db-id="v9razzrwmtv29zeet5tvadzm9d5dffdd0s55" timestamp="1507232800"&gt;1676&lt;/key&gt;&lt;/foreign-keys&gt;&lt;ref-type name="Journal Article"&gt;17&lt;/ref-type&gt;&lt;contributors&gt;&lt;authors&gt;&lt;author&gt;Hildreth, Amy N.&lt;/author&gt;&lt;author&gt;Enniss, Toby&lt;/author&gt;&lt;author&gt;Martin, Robert S.&lt;/author&gt;&lt;author&gt;Miller, Preston R.&lt;/author&gt;&lt;author&gt;Mitten-Long, Donna&lt;/author&gt;&lt;author&gt;Gasaway, Janice&lt;/author&gt;&lt;author&gt;Ebert, Fran&lt;/author&gt;&lt;author&gt;Butcher, Wendy&lt;/author&gt;&lt;author&gt;Browder, Kevin&lt;/author&gt;&lt;author&gt;Chang, Michael C.&lt;/author&gt;&lt;author&gt;Hoth, Jason J.&lt;/author&gt;&lt;author&gt;Mowery, Nathan T.&lt;/author&gt;&lt;author&gt;Meredith, J. W.&lt;/author&gt;&lt;/authors&gt;&lt;/contributors&gt;&lt;auth-address&gt;Department of Surgery, Wake Forest University, Winston-Salem, North Carolina 27157, USA. ahildret@wfubmc.edu&lt;/auth-address&gt;&lt;titles&gt;&lt;title&gt;Surgical intensive care unit mobility is increased after institution of a computerized mobility order set and intensive care unit mobility protocol: a prospective cohort analysis&lt;/title&gt;&lt;secondary-title&gt;Am. Surg.&lt;/secondary-title&gt;&lt;/titles&gt;&lt;periodical&gt;&lt;full-title&gt;Am. Surg.&lt;/full-title&gt;&lt;/periodical&gt;&lt;pages&gt;818-822&lt;/pages&gt;&lt;volume&gt;76&lt;/volume&gt;&lt;number&gt;8&lt;/number&gt;&lt;keywords&gt;&lt;keyword&gt;PAD-ES Early Mobility Manuscript&lt;/keyword&gt;&lt;/keywords&gt;&lt;dates&gt;&lt;year&gt;2010&lt;/year&gt;&lt;pub-dates&gt;&lt;date&gt;2010/8&lt;/date&gt;&lt;/pub-dates&gt;&lt;/dates&gt;&lt;isbn&gt;0003-1348&lt;/isbn&gt;&lt;urls&gt;&lt;related-urls&gt;&lt;url&gt;https://www.ncbi.nlm.nih.gov/pubmed/20726410&lt;/url&gt;&lt;url&gt;http://www.ingentaconnect.com/openurl?genre=article&amp;amp;issn=0003-1348&amp;amp;volume=76&amp;amp;issue=8&amp;amp;spage=818&amp;amp;aulast=Hildreth&lt;/url&gt;&lt;url&gt;http://openurl.ingenta.com/content/nlm?genre=article&amp;amp;issn=0003-1348&amp;amp;volume=76&amp;amp;issue=8&amp;amp;spage=818&amp;amp;aulast=Hildreth&lt;/url&gt;&lt;/related-urls&gt;&lt;/urls&gt;&lt;/record&gt;&lt;/Cite&gt;&lt;/EndNote&gt;</w:instrText>
            </w:r>
            <w:r w:rsidR="007E72BB">
              <w:fldChar w:fldCharType="separate"/>
            </w:r>
            <w:r w:rsidR="007E72BB">
              <w:rPr>
                <w:noProof/>
              </w:rPr>
              <w:t>[5]</w:t>
            </w:r>
            <w:r w:rsidR="007E72BB">
              <w:fldChar w:fldCharType="end"/>
            </w:r>
            <w:r w:rsidR="00840E6F" w:rsidRPr="006064D5">
              <w:t xml:space="preserve"> </w:t>
            </w:r>
          </w:p>
          <w:p w14:paraId="73E80BFC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30" w:type="dxa"/>
          </w:tcPr>
          <w:p w14:paraId="73E80BFD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&gt;180</w:t>
            </w:r>
            <w:r w:rsidR="007E72BB">
              <w:t xml:space="preserve"> </w:t>
            </w:r>
            <w:r w:rsidR="007E72BB">
              <w:fldChar w:fldCharType="begin">
                <w:fldData xml:space="preserve">PEVuZE5vdGU+PENpdGU+PEF1dGhvcj5CdXJ0aW48L0F1dGhvcj48WWVhcj4yMDA5PC9ZZWFyPjxS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</w:fldData>
              </w:fldChar>
            </w:r>
            <w:r w:rsidR="007E72BB">
              <w:instrText xml:space="preserve"> ADDIN EN.CITE </w:instrText>
            </w:r>
            <w:r w:rsidR="007E72BB">
              <w:fldChar w:fldCharType="begin">
                <w:fldData xml:space="preserve">PEVuZE5vdGU+PENpdGU+PEF1dGhvcj5CdXJ0aW48L0F1dGhvcj48WWVhcj4yMDA5PC9ZZWFyPjxS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</w:fldData>
              </w:fldChar>
            </w:r>
            <w:r w:rsidR="007E72BB">
              <w:instrText xml:space="preserve"> ADDIN EN.CITE.DATA </w:instrText>
            </w:r>
            <w:r w:rsidR="007E72BB">
              <w:fldChar w:fldCharType="end"/>
            </w:r>
            <w:r w:rsidR="007E72BB">
              <w:fldChar w:fldCharType="separate"/>
            </w:r>
            <w:r w:rsidR="007E72BB">
              <w:rPr>
                <w:noProof/>
              </w:rPr>
              <w:t>[7, 11, 12]</w:t>
            </w:r>
            <w:r w:rsidR="007E72BB">
              <w:fldChar w:fldCharType="end"/>
            </w:r>
            <w:r w:rsidRPr="006064D5">
              <w:t xml:space="preserve"> </w:t>
            </w:r>
          </w:p>
          <w:p w14:paraId="73E80BFE" w14:textId="77777777" w:rsidR="001C41C4" w:rsidRPr="006064D5" w:rsidRDefault="001C41C4" w:rsidP="007E72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&gt;200</w:t>
            </w:r>
            <w:r w:rsidR="007E72BB">
              <w:t xml:space="preserve"> </w:t>
            </w:r>
            <w:r w:rsidR="007E72BB">
              <w:fldChar w:fldCharType="begin">
                <w:fldData xml:space="preserve">PEVuZE5vdGU+PENpdGU+PEF1dGhvcj5TY2h3ZWlja2VydDwvQXV0aG9yPjxZZWFyPjIwMDk8L1ll
YXI+PFJlY051bT42MDwvUmVjTnVtPjxEaXNwbGF5VGV4dD5bMSwgMywgNl08L0Rpc3BsYXlUZXh0
PjxyZWNvcmQ+PHJlYy1udW1iZXI+NjA8L3JlYy1udW1iZXI+PGZvcmVpZ24ta2V5cz48a2V5IGFw
cD0iRU4iIGRiLWlkPSJ2OXJhenpyd210djI5emVldDV0dmFkem05ZDVkZmZkZDBzNTUiIHRpbWVz
dGFtcD0iMTUwNzIzMjcwMSI+NjA8L2tleT48L2ZvcmVpZ24ta2V5cz48cmVmLXR5cGUgbmFtZT0i
Sm91cm5hbCBBcnRpY2xlIj4xNzwvcmVmLXR5cGU+PGNvbnRyaWJ1dG9ycz48YXV0aG9ycz48YXV0
aG9yPlNjaHdlaWNrZXJ0LCBXaWxsaWFtIEQuPC9hdXRob3I+PGF1dGhvcj5Qb2hsbWFuLCBNYXJr
IEM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IEUuPC9hdXRo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</w:fldData>
              </w:fldChar>
            </w:r>
            <w:r w:rsidR="007E72BB">
              <w:instrText xml:space="preserve"> ADDIN EN.CITE </w:instrText>
            </w:r>
            <w:r w:rsidR="007E72BB">
              <w:fldChar w:fldCharType="begin">
                <w:fldData xml:space="preserve">PEVuZE5vdGU+PENpdGU+PEF1dGhvcj5TY2h3ZWlja2VydDwvQXV0aG9yPjxZZWFyPjIwMDk8L1ll
YXI+PFJlY051bT42MDwvUmVjTnVtPjxEaXNwbGF5VGV4dD5bMSwgMywgNl08L0Rpc3BsYXlUZXh0
PjxyZWNvcmQ+PHJlYy1udW1iZXI+NjA8L3JlYy1udW1iZXI+PGZvcmVpZ24ta2V5cz48a2V5IGFw
cD0iRU4iIGRiLWlkPSJ2OXJhenpyd210djI5emVldDV0dmFkem05ZDVkZmZkZDBzNTUiIHRpbWVz
dGFtcD0iMTUwNzIzMjcwMSI+NjA8L2tleT48L2ZvcmVpZ24ta2V5cz48cmVmLXR5cGUgbmFtZT0i
Sm91cm5hbCBBcnRpY2xlIj4xNzwvcmVmLXR5cGU+PGNvbnRyaWJ1dG9ycz48YXV0aG9ycz48YXV0
aG9yPlNjaHdlaWNrZXJ0LCBXaWxsaWFtIEQuPC9hdXRob3I+PGF1dGhvcj5Qb2hsbWFuLCBNYXJr
IEM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IEUuPC9hdXRo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</w:fldData>
              </w:fldChar>
            </w:r>
            <w:r w:rsidR="007E72BB">
              <w:instrText xml:space="preserve"> ADDIN EN.CITE.DATA </w:instrText>
            </w:r>
            <w:r w:rsidR="007E72BB">
              <w:fldChar w:fldCharType="end"/>
            </w:r>
            <w:r w:rsidR="007E72BB">
              <w:fldChar w:fldCharType="separate"/>
            </w:r>
            <w:r w:rsidR="007E72BB">
              <w:rPr>
                <w:noProof/>
              </w:rPr>
              <w:t>[1, 3, 6]</w:t>
            </w:r>
            <w:r w:rsidR="007E72BB">
              <w:fldChar w:fldCharType="end"/>
            </w:r>
          </w:p>
        </w:tc>
        <w:tc>
          <w:tcPr>
            <w:tcW w:w="8370" w:type="dxa"/>
            <w:vMerge/>
          </w:tcPr>
          <w:p w14:paraId="73E80BFF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1C41C4" w:rsidRPr="006064D5" w14:paraId="73E80C05" w14:textId="77777777" w:rsidTr="000B6B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73E80C01" w14:textId="77777777" w:rsidR="001C41C4" w:rsidRPr="006064D5" w:rsidRDefault="001C41C4" w:rsidP="000B6BDF">
            <w:pPr>
              <w:rPr>
                <w:color w:val="auto"/>
              </w:rPr>
            </w:pPr>
            <w:r w:rsidRPr="006064D5">
              <w:rPr>
                <w:color w:val="auto"/>
              </w:rPr>
              <w:t>Diastolic BP (DBP) in mmHg</w:t>
            </w:r>
          </w:p>
        </w:tc>
        <w:tc>
          <w:tcPr>
            <w:tcW w:w="1890" w:type="dxa"/>
          </w:tcPr>
          <w:p w14:paraId="73E80C02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530" w:type="dxa"/>
          </w:tcPr>
          <w:p w14:paraId="73E80C03" w14:textId="77777777" w:rsidR="001C41C4" w:rsidRPr="006064D5" w:rsidRDefault="001C41C4" w:rsidP="007E72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 xml:space="preserve">&gt;110 </w:t>
            </w:r>
            <w:r w:rsidR="007E72BB">
              <w:fldChar w:fldCharType="begin"/>
            </w:r>
            <w:r w:rsidR="007E72BB">
              <w:instrText xml:space="preserve"> ADDIN EN.CITE &lt;EndNote&gt;&lt;Cite&gt;&lt;Author&gt;Moss&lt;/Author&gt;&lt;Year&gt;2016&lt;/Year&gt;&lt;RecNum&gt;489&lt;/RecNum&gt;&lt;DisplayText&gt;[6]&lt;/DisplayText&gt;&lt;record&gt;&lt;rec-number&gt;489&lt;/rec-number&gt;&lt;foreign-keys&gt;&lt;key app="EN" db-id="v9razzrwmtv29zeet5tvadzm9d5dffdd0s55" timestamp="1507232726"&gt;489&lt;/key&gt;&lt;/foreign-keys&gt;&lt;ref-type name="Journal Article"&gt;17&lt;/ref-type&gt;&lt;contributors&gt;&lt;authors&gt;&lt;author&gt;Moss, Marc&lt;/author&gt;&lt;author&gt;Nordon-Craft, Amy&lt;/author&gt;&lt;author&gt;Malone, Dan&lt;/author&gt;&lt;author&gt;Van Pelt, David&lt;/author&gt;&lt;author&gt;Frankel, Stephen K.&lt;/author&gt;&lt;author&gt;Warner, Mary Laird&lt;/author&gt;&lt;author&gt;Kriekels, Wendy&lt;/author&gt;&lt;author&gt;McNulty, Monica&lt;/author&gt;&lt;author&gt;Fairclough, Diane L.&lt;/author&gt;&lt;author&gt;Schenkman, Margaret&lt;/author&gt;&lt;/authors&gt;&lt;/contributors&gt;&lt;titles&gt;&lt;title&gt;A Randomized Trial of an Intensive Physical Therapy Program for Patients with Acute Respiratory Failure&lt;/title&gt;&lt;secondary-title&gt;Am. J. Respir. Crit. Care Med.&lt;/secondary-title&gt;&lt;/titles&gt;&lt;periodical&gt;&lt;full-title&gt;Am. J. Respir. Crit. Care Med.&lt;/full-title&gt;&lt;/periodical&gt;&lt;pages&gt;1101-1110&lt;/pages&gt;&lt;volume&gt;193&lt;/volume&gt;&lt;number&gt;10&lt;/number&gt;&lt;keywords&gt;&lt;keyword&gt;ICU Rehab 2016&lt;/keyword&gt;&lt;keyword&gt;PAD-ES Early Mobility Manuscript&lt;/keyword&gt;&lt;/keywords&gt;&lt;dates&gt;&lt;year&gt;2016&lt;/year&gt;&lt;pub-dates&gt;&lt;date&gt;2016/5/15&lt;/date&gt;&lt;/pub-dates&gt;&lt;/dates&gt;&lt;isbn&gt;1073-449X&lt;/isbn&gt;&lt;urls&gt;&lt;related-urls&gt;&lt;url&gt;http://dx.doi.org/10.1164/rccm.201505-1039OC&lt;/url&gt;&lt;url&gt;https://www.ncbi.nlm.nih.gov/pmc/articles/PMC4872662&lt;/url&gt;&lt;/related-urls&gt;&lt;/urls&gt;&lt;electronic-resource-num&gt;10.1164/rccm.201505-1039OC&lt;/electronic-resource-num&gt;&lt;/record&gt;&lt;/Cite&gt;&lt;/EndNote&gt;</w:instrText>
            </w:r>
            <w:r w:rsidR="007E72BB">
              <w:fldChar w:fldCharType="separate"/>
            </w:r>
            <w:r w:rsidR="007E72BB">
              <w:rPr>
                <w:noProof/>
              </w:rPr>
              <w:t>[6]</w:t>
            </w:r>
            <w:r w:rsidR="007E72BB">
              <w:fldChar w:fldCharType="end"/>
            </w:r>
          </w:p>
        </w:tc>
        <w:tc>
          <w:tcPr>
            <w:tcW w:w="8370" w:type="dxa"/>
            <w:vMerge/>
          </w:tcPr>
          <w:p w14:paraId="73E80C04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1C41C4" w:rsidRPr="006064D5" w14:paraId="73E80C0C" w14:textId="77777777" w:rsidTr="000B6B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73E80C06" w14:textId="77777777" w:rsidR="001C41C4" w:rsidRPr="006064D5" w:rsidRDefault="001C41C4" w:rsidP="000B6BDF">
            <w:pPr>
              <w:rPr>
                <w:color w:val="auto"/>
              </w:rPr>
            </w:pPr>
            <w:r w:rsidRPr="006064D5">
              <w:rPr>
                <w:color w:val="auto"/>
              </w:rPr>
              <w:t>Chest Pain/Cardiac Ischemia</w:t>
            </w:r>
          </w:p>
        </w:tc>
        <w:tc>
          <w:tcPr>
            <w:tcW w:w="1890" w:type="dxa"/>
          </w:tcPr>
          <w:p w14:paraId="73E80C07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30" w:type="dxa"/>
          </w:tcPr>
          <w:p w14:paraId="73E80C08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8370" w:type="dxa"/>
          </w:tcPr>
          <w:p w14:paraId="73E80C09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 xml:space="preserve">4 unique studies used the concern for/onset of chest pain or cardiac ischemia as </w:t>
            </w:r>
            <w:proofErr w:type="gramStart"/>
            <w:r w:rsidRPr="006064D5">
              <w:t>a stop session criteria</w:t>
            </w:r>
            <w:proofErr w:type="gramEnd"/>
            <w:r w:rsidRPr="006064D5">
              <w:t>; no study indicated the duration of chest pain to guide the decision to stop.</w:t>
            </w:r>
          </w:p>
          <w:p w14:paraId="73E80C0A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3 studies report presence/occurrence of chest pain during session results in stop</w:t>
            </w:r>
            <w:r w:rsidR="000352C1">
              <w:t xml:space="preserve"> </w:t>
            </w:r>
            <w:r w:rsidR="000352C1">
              <w:fldChar w:fldCharType="begin">
                <w:fldData xml:space="preserve">PEVuZE5vdGU+PENpdGU+PEF1dGhvcj5Qb2hsbWFuPC9BdXRob3I+PFllYXI+MjAxMDwvWWVhcj48
UmVjTnVtPjU0MzwvUmVjTnVtPjxEaXNwbGF5VGV4dD5bMiwgNiwgMTFdPC9EaXNwbGF5VGV4dD48
cmVjb3JkPjxyZWMtbnVtYmVyPjU0MzwvcmVjLW51bWJlcj48Zm9yZWlnbi1rZXlzPjxrZXkgYXBw
PSJFTiIgZGItaWQ9InY5cmF6enJ3bXR2Mjl6ZWV0NXR2YWR6bTlkNWRmZmRkMHM1NSIgdGltZXN0
YW1wPSIxNTA3MjMyNzI5Ij41NDM8L2tleT48L2ZvcmVpZ24ta2V5cz48cmVmLXR5cGUgbmFtZT0i
Sm91cm5hbCBBcnRpY2xlIj4xNzwvcmVmLXR5cGU+PGNvbnRyaWJ1dG9ycz48YXV0aG9ycz48YXV0
aG9yPlBvaGxtYW4sIE1hcmsgQy48L2F1dGhvcj48YXV0aG9yPlNjaHdlaWNrZXJ0LCBXaWxsaWFt
IEQ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PC9hdXRob3I+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</w:fldData>
              </w:fldChar>
            </w:r>
            <w:r w:rsidR="000352C1">
              <w:instrText xml:space="preserve"> ADDIN EN.CITE </w:instrText>
            </w:r>
            <w:r w:rsidR="000352C1">
              <w:fldChar w:fldCharType="begin">
                <w:fldData xml:space="preserve">PEVuZE5vdGU+PENpdGU+PEF1dGhvcj5Qb2hsbWFuPC9BdXRob3I+PFllYXI+MjAxMDwvWWVhcj48
UmVjTnVtPjU0MzwvUmVjTnVtPjxEaXNwbGF5VGV4dD5bMiwgNiwgMTFdPC9EaXNwbGF5VGV4dD48
cmVjb3JkPjxyZWMtbnVtYmVyPjU0MzwvcmVjLW51bWJlcj48Zm9yZWlnbi1rZXlzPjxrZXkgYXBw
PSJFTiIgZGItaWQ9InY5cmF6enJ3bXR2Mjl6ZWV0NXR2YWR6bTlkNWRmZmRkMHM1NSIgdGltZXN0
YW1wPSIxNTA3MjMyNzI5Ij41NDM8L2tleT48L2ZvcmVpZ24ta2V5cz48cmVmLXR5cGUgbmFtZT0i
Sm91cm5hbCBBcnRpY2xlIj4xNzwvcmVmLXR5cGU+PGNvbnRyaWJ1dG9ycz48YXV0aG9ycz48YXV0
aG9yPlBvaGxtYW4sIE1hcmsgQy48L2F1dGhvcj48YXV0aG9yPlNjaHdlaWNrZXJ0LCBXaWxsaWFt
IEQ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PC9hdXRob3I+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</w:fldData>
              </w:fldChar>
            </w:r>
            <w:r w:rsidR="000352C1">
              <w:instrText xml:space="preserve"> ADDIN EN.CITE.DATA </w:instrText>
            </w:r>
            <w:r w:rsidR="000352C1">
              <w:fldChar w:fldCharType="end"/>
            </w:r>
            <w:r w:rsidR="000352C1">
              <w:fldChar w:fldCharType="separate"/>
            </w:r>
            <w:r w:rsidR="000352C1">
              <w:rPr>
                <w:noProof/>
              </w:rPr>
              <w:t>[2, 6, 11]</w:t>
            </w:r>
            <w:r w:rsidR="000352C1">
              <w:fldChar w:fldCharType="end"/>
            </w:r>
            <w:r w:rsidRPr="006064D5">
              <w:t>.</w:t>
            </w:r>
          </w:p>
          <w:p w14:paraId="73E80C0B" w14:textId="77777777" w:rsidR="001C41C4" w:rsidRPr="006064D5" w:rsidRDefault="001C41C4" w:rsidP="007E72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1 study reports “concern for myocardial ischemia” as stop criteria</w:t>
            </w:r>
            <w:r w:rsidR="007E72BB">
              <w:t xml:space="preserve"> </w:t>
            </w:r>
            <w:r w:rsidR="007E72BB">
              <w:fldChar w:fldCharType="begin">
                <w:fldData xml:space="preserve">PEVuZE5vdGU+PENpdGU+PEF1dGhvcj5TY2h3ZWlja2VydDwvQXV0aG9yPjxZZWFyPjIwMDk8L1ll
YXI+PFJlY051bT42MDwvUmVjTnVtPjxEaXNwbGF5VGV4dD5bMV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      </w:fldChar>
            </w:r>
            <w:r w:rsidR="007E72BB">
              <w:instrText xml:space="preserve"> ADDIN EN.CITE </w:instrText>
            </w:r>
            <w:r w:rsidR="007E72BB">
              <w:fldChar w:fldCharType="begin">
                <w:fldData xml:space="preserve">PEVuZE5vdGU+PENpdGU+PEF1dGhvcj5TY2h3ZWlja2VydDwvQXV0aG9yPjxZZWFyPjIwMDk8L1ll
YXI+PFJlY051bT42MDwvUmVjTnVtPjxEaXNwbGF5VGV4dD5bMV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      </w:fldChar>
            </w:r>
            <w:r w:rsidR="007E72BB">
              <w:instrText xml:space="preserve"> ADDIN EN.CITE.DATA </w:instrText>
            </w:r>
            <w:r w:rsidR="007E72BB">
              <w:fldChar w:fldCharType="end"/>
            </w:r>
            <w:r w:rsidR="007E72BB">
              <w:fldChar w:fldCharType="separate"/>
            </w:r>
            <w:r w:rsidR="007E72BB">
              <w:rPr>
                <w:noProof/>
              </w:rPr>
              <w:t>[1]</w:t>
            </w:r>
            <w:r w:rsidR="007E72BB">
              <w:fldChar w:fldCharType="end"/>
            </w:r>
            <w:r w:rsidRPr="006064D5">
              <w:t>.</w:t>
            </w:r>
            <w:r w:rsidR="007E72BB" w:rsidRPr="006064D5">
              <w:t xml:space="preserve"> </w:t>
            </w:r>
          </w:p>
        </w:tc>
      </w:tr>
      <w:tr w:rsidR="001C41C4" w:rsidRPr="006064D5" w14:paraId="73E80C14" w14:textId="77777777" w:rsidTr="000B6B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73E80C0D" w14:textId="77777777" w:rsidR="001C41C4" w:rsidRPr="006064D5" w:rsidRDefault="001C41C4" w:rsidP="000B6BDF">
            <w:pPr>
              <w:rPr>
                <w:color w:val="auto"/>
              </w:rPr>
            </w:pPr>
            <w:r w:rsidRPr="006064D5">
              <w:rPr>
                <w:color w:val="auto"/>
              </w:rPr>
              <w:lastRenderedPageBreak/>
              <w:t xml:space="preserve">New/Symptomatic arrhythmia </w:t>
            </w:r>
          </w:p>
        </w:tc>
        <w:tc>
          <w:tcPr>
            <w:tcW w:w="1890" w:type="dxa"/>
          </w:tcPr>
          <w:p w14:paraId="73E80C0E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530" w:type="dxa"/>
          </w:tcPr>
          <w:p w14:paraId="73E80C0F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8370" w:type="dxa"/>
          </w:tcPr>
          <w:p w14:paraId="73E80C10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 xml:space="preserve">8 unique studies indicated that a dysrhythmia would stop a session but no study detailed the frequency, duration or type of dysrhythmia. </w:t>
            </w:r>
          </w:p>
          <w:p w14:paraId="73E80C11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>6 studies use the term “arrhythmia” as stop criteria</w:t>
            </w:r>
            <w:r w:rsidR="00840E6F">
              <w:t xml:space="preserve"> </w:t>
            </w:r>
            <w:r w:rsidR="00840E6F">
              <w:fldChar w:fldCharType="begin">
                <w:fldData xml:space="preserve">PEVuZE5vdGU+PENpdGU+PEF1dGhvcj5TY2h3ZWlja2VydDwvQXV0aG9yPjxZZWFyPjIwMDk8L1ll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</w:fldData>
              </w:fldChar>
            </w:r>
            <w:r w:rsidR="00840E6F">
              <w:instrText xml:space="preserve"> ADDIN EN.CITE </w:instrText>
            </w:r>
            <w:r w:rsidR="00840E6F">
              <w:fldChar w:fldCharType="begin">
                <w:fldData xml:space="preserve">PEVuZE5vdGU+PENpdGU+PEF1dGhvcj5TY2h3ZWlja2VydDwvQXV0aG9yPjxZZWFyPjIwMDk8L1ll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</w:fldData>
              </w:fldChar>
            </w:r>
            <w:r w:rsidR="00840E6F">
              <w:instrText xml:space="preserve"> ADDIN EN.CITE.DATA </w:instrText>
            </w:r>
            <w:r w:rsidR="00840E6F">
              <w:fldChar w:fldCharType="end"/>
            </w:r>
            <w:r w:rsidR="00840E6F">
              <w:fldChar w:fldCharType="separate"/>
            </w:r>
            <w:r w:rsidR="00840E6F">
              <w:rPr>
                <w:noProof/>
              </w:rPr>
              <w:t>[1-4, 11, 12]</w:t>
            </w:r>
            <w:r w:rsidR="00840E6F">
              <w:fldChar w:fldCharType="end"/>
            </w:r>
            <w:r w:rsidR="002B5791">
              <w:t>.</w:t>
            </w:r>
          </w:p>
          <w:p w14:paraId="73E80C12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>1 study uses the term “malign arrhythmias”</w:t>
            </w:r>
            <w:r w:rsidR="002B5791">
              <w:t xml:space="preserve"> </w:t>
            </w:r>
            <w:r w:rsidR="002B5791">
              <w:fldChar w:fldCharType="begin"/>
            </w:r>
            <w:r w:rsidR="002B5791">
              <w:instrText xml:space="preserve"> ADDIN EN.CITE &lt;EndNote&gt;&lt;Cite&gt;&lt;Author&gt;Burtin&lt;/Author&gt;&lt;Year&gt;2009&lt;/Year&gt;&lt;RecNum&gt;1656&lt;/RecNum&gt;&lt;DisplayText&gt;[7]&lt;/DisplayText&gt;&lt;record&gt;&lt;rec-number&gt;1656&lt;/rec-number&gt;&lt;foreign-keys&gt;&lt;key app="EN" db-id="v9razzrwmtv29zeet5tvadzm9d5dffdd0s55" timestamp="1507232798"&gt;1656&lt;/key&gt;&lt;/foreign-keys&gt;&lt;ref-type name="Journal Article"&gt;17&lt;/ref-type&gt;&lt;contributors&gt;&lt;authors&gt;&lt;author&gt;Burtin, Chris&lt;/author&gt;&lt;author&gt;Clerckx, Beatrix&lt;/author&gt;&lt;author&gt;Robbeets, Christophe&lt;/author&gt;&lt;author&gt;Ferdinande, Patrick&lt;/author&gt;&lt;author&gt;Langer, Daniel&lt;/author&gt;&lt;author&gt;Troosters, Thierry&lt;/author&gt;&lt;author&gt;Hermans, Greet&lt;/author&gt;&lt;author&gt;Decramer, Marc&lt;/author&gt;&lt;author&gt;Gosselink, Rik&lt;/author&gt;&lt;/authors&gt;&lt;/contributors&gt;&lt;auth-address&gt;Faculty of Kinesiology and Rehabilitation Sciences (CB, BC, CR, DL, TT, RG), Katholieke Universiteit Leuven, Leuven, Belgium.&lt;/auth-address&gt;&lt;titles&gt;&lt;title&gt;Early exercise in critically ill patients enhances short-term functional recovery&lt;/title&gt;&lt;secondary-title&gt;Crit. Care Med.&lt;/secondary-title&gt;&lt;/titles&gt;&lt;periodical&gt;&lt;full-title&gt;Crit. Care Med.&lt;/full-title&gt;&lt;/periodical&gt;&lt;pages&gt;2499-2505&lt;/pages&gt;&lt;volume&gt;37&lt;/volume&gt;&lt;number&gt;9&lt;/number&gt;&lt;keywords&gt;&lt;keyword&gt;PAD-ES Early Mobility Manuscript&lt;/keyword&gt;&lt;/keywords&gt;&lt;dates&gt;&lt;year&gt;2009&lt;/year&gt;&lt;pub-dates&gt;&lt;date&gt;2009/9&lt;/date&gt;&lt;/pub-dates&gt;&lt;/dates&gt;&lt;isbn&gt;0090-3493&lt;/isbn&gt;&lt;urls&gt;&lt;related-urls&gt;&lt;url&gt;http://dx.doi.org/10.1097/CCM.0b013e3181a38937&lt;/url&gt;&lt;url&gt;https://www.ncbi.nlm.nih.gov/pubmed/19623052&lt;/url&gt;&lt;url&gt;http://meta.wkhealth.com/pt/pt-core/template-journal/lwwgateway/media/landingpage.htm?issn=0090-3493&amp;amp;volume=37&amp;amp;issue=9&amp;amp;spage=2499&lt;/url&gt;&lt;/related-urls&gt;&lt;pdf-urls&gt;&lt;url&gt;All Papers/B/Burtin et al. 2009 - Early exercise in critically ill patients enhances short-term functional recovery.pdf&lt;/url&gt;&lt;/pdf-urls&gt;&lt;/urls&gt;&lt;electronic-resource-num&gt;10.1097/CCM.0b013e3181a38937&lt;/electronic-resource-num&gt;&lt;/record&gt;&lt;/Cite&gt;&lt;/EndNote&gt;</w:instrText>
            </w:r>
            <w:r w:rsidR="002B5791">
              <w:fldChar w:fldCharType="separate"/>
            </w:r>
            <w:r w:rsidR="002B5791">
              <w:rPr>
                <w:noProof/>
              </w:rPr>
              <w:t>[7]</w:t>
            </w:r>
            <w:r w:rsidR="002B5791">
              <w:fldChar w:fldCharType="end"/>
            </w:r>
            <w:r w:rsidR="002B5791">
              <w:t>.</w:t>
            </w:r>
            <w:hyperlink w:anchor="_ENREF_7" w:tooltip="Burtin, 2009 #18" w:history="1"/>
            <w:r w:rsidR="002B5791">
              <w:rPr>
                <w:vertAlign w:val="superscript"/>
              </w:rPr>
              <w:t xml:space="preserve"> </w:t>
            </w:r>
          </w:p>
          <w:p w14:paraId="73E80C13" w14:textId="77777777" w:rsidR="001C41C4" w:rsidRPr="006064D5" w:rsidRDefault="001C41C4" w:rsidP="002B57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>1 study states “dysrhythmia requiring addition of new antiarrhythmic agent”</w:t>
            </w:r>
            <w:r w:rsidR="002B5791">
              <w:t xml:space="preserve"> </w:t>
            </w:r>
            <w:r w:rsidR="002B5791">
              <w:fldChar w:fldCharType="begin">
                <w:fldData xml:space="preserve">PEVuZE5vdGU+PENpdGU+PEF1dGhvcj5Nb3JyaXM8L0F1dGhvcj48WWVhcj4yMDE2PC9ZZWFyPjxS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</w:fldData>
              </w:fldChar>
            </w:r>
            <w:r w:rsidR="002B5791">
              <w:instrText xml:space="preserve"> ADDIN EN.CITE </w:instrText>
            </w:r>
            <w:r w:rsidR="002B5791">
              <w:fldChar w:fldCharType="begin">
                <w:fldData xml:space="preserve">PEVuZE5vdGU+PENpdGU+PEF1dGhvcj5Nb3JyaXM8L0F1dGhvcj48WWVhcj4yMDE2PC9ZZWFyPjxS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</w:fldData>
              </w:fldChar>
            </w:r>
            <w:r w:rsidR="002B5791">
              <w:instrText xml:space="preserve"> ADDIN EN.CITE.DATA </w:instrText>
            </w:r>
            <w:r w:rsidR="002B5791">
              <w:fldChar w:fldCharType="end"/>
            </w:r>
            <w:r w:rsidR="002B5791">
              <w:fldChar w:fldCharType="separate"/>
            </w:r>
            <w:r w:rsidR="002B5791">
              <w:rPr>
                <w:noProof/>
              </w:rPr>
              <w:t>[13]</w:t>
            </w:r>
            <w:r w:rsidR="002B5791">
              <w:fldChar w:fldCharType="end"/>
            </w:r>
            <w:r w:rsidR="002B5791">
              <w:t>.</w:t>
            </w:r>
          </w:p>
        </w:tc>
      </w:tr>
      <w:tr w:rsidR="001C41C4" w:rsidRPr="006064D5" w14:paraId="73E80C16" w14:textId="77777777" w:rsidTr="000B6BDF">
        <w:trPr>
          <w:trHeight w:val="4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20" w:type="dxa"/>
            <w:gridSpan w:val="4"/>
          </w:tcPr>
          <w:p w14:paraId="73E80C15" w14:textId="77777777" w:rsidR="001C41C4" w:rsidRPr="006064D5" w:rsidRDefault="001C41C4" w:rsidP="000B6BDF">
            <w:pPr>
              <w:jc w:val="center"/>
            </w:pPr>
            <w:r w:rsidRPr="006064D5">
              <w:rPr>
                <w:color w:val="auto"/>
              </w:rPr>
              <w:t>Respiratory</w:t>
            </w:r>
          </w:p>
        </w:tc>
      </w:tr>
      <w:tr w:rsidR="001C41C4" w:rsidRPr="006064D5" w14:paraId="73E80C1C" w14:textId="77777777" w:rsidTr="000B6B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73E80C17" w14:textId="77777777" w:rsidR="001C41C4" w:rsidRPr="006064D5" w:rsidRDefault="001C41C4" w:rsidP="000B6BDF">
            <w:pPr>
              <w:rPr>
                <w:color w:val="auto"/>
              </w:rPr>
            </w:pPr>
            <w:r w:rsidRPr="006064D5">
              <w:rPr>
                <w:color w:val="auto"/>
              </w:rPr>
              <w:t>Respiratory Rate</w:t>
            </w:r>
          </w:p>
        </w:tc>
        <w:tc>
          <w:tcPr>
            <w:tcW w:w="1890" w:type="dxa"/>
          </w:tcPr>
          <w:p w14:paraId="73E80C18" w14:textId="77777777" w:rsidR="001C41C4" w:rsidRPr="006064D5" w:rsidRDefault="001C41C4" w:rsidP="002C77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>&lt;5</w:t>
            </w:r>
            <w:r w:rsidR="002C77FF">
              <w:t xml:space="preserve"> </w:t>
            </w:r>
            <w:r w:rsidR="002C77FF">
              <w:fldChar w:fldCharType="begin">
                <w:fldData xml:space="preserve">PEVuZE5vdGU+PENpdGU+PEF1dGhvcj5TY2h3ZWlja2VydDwvQXV0aG9yPjxZZWFyPjIwMDk8L1ll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</w:fldData>
              </w:fldChar>
            </w:r>
            <w:r w:rsidR="002C77FF">
              <w:instrText xml:space="preserve"> ADDIN EN.CITE </w:instrText>
            </w:r>
            <w:r w:rsidR="002C77FF">
              <w:fldChar w:fldCharType="begin">
                <w:fldData xml:space="preserve">PEVuZE5vdGU+PENpdGU+PEF1dGhvcj5TY2h3ZWlja2VydDwvQXV0aG9yPjxZZWFyPjIwMDk8L1ll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</w:fldData>
              </w:fldChar>
            </w:r>
            <w:r w:rsidR="002C77FF">
              <w:instrText xml:space="preserve"> ADDIN EN.CITE.DATA </w:instrText>
            </w:r>
            <w:r w:rsidR="002C77FF">
              <w:fldChar w:fldCharType="end"/>
            </w:r>
            <w:r w:rsidR="002C77FF">
              <w:fldChar w:fldCharType="separate"/>
            </w:r>
            <w:r w:rsidR="002C77FF">
              <w:rPr>
                <w:noProof/>
              </w:rPr>
              <w:t>[1, 11]</w:t>
            </w:r>
            <w:r w:rsidR="002C77FF">
              <w:fldChar w:fldCharType="end"/>
            </w:r>
          </w:p>
        </w:tc>
        <w:tc>
          <w:tcPr>
            <w:tcW w:w="1530" w:type="dxa"/>
          </w:tcPr>
          <w:p w14:paraId="73E80C19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>&gt;35</w:t>
            </w:r>
            <w:r w:rsidR="002C77FF">
              <w:t xml:space="preserve"> </w:t>
            </w:r>
            <w:r w:rsidR="002C77FF">
              <w:fldChar w:fldCharType="begin">
                <w:fldData xml:space="preserve">PEVuZE5vdGU+PENpdGU+PEF1dGhvcj5IaWxkcmV0aDwvQXV0aG9yPjxZZWFyPjIwMTA8L1llYXI+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</w:fldData>
              </w:fldChar>
            </w:r>
            <w:r w:rsidR="002C77FF">
              <w:instrText xml:space="preserve"> ADDIN EN.CITE </w:instrText>
            </w:r>
            <w:r w:rsidR="002C77FF">
              <w:fldChar w:fldCharType="begin">
                <w:fldData xml:space="preserve">PEVuZE5vdGU+PENpdGU+PEF1dGhvcj5IaWxkcmV0aDwvQXV0aG9yPjxZZWFyPjIwMTA8L1llYXI+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</w:fldData>
              </w:fldChar>
            </w:r>
            <w:r w:rsidR="002C77FF">
              <w:instrText xml:space="preserve"> ADDIN EN.CITE.DATA </w:instrText>
            </w:r>
            <w:r w:rsidR="002C77FF">
              <w:fldChar w:fldCharType="end"/>
            </w:r>
            <w:r w:rsidR="002C77FF">
              <w:fldChar w:fldCharType="separate"/>
            </w:r>
            <w:r w:rsidR="002C77FF">
              <w:rPr>
                <w:noProof/>
              </w:rPr>
              <w:t>[5, 10]</w:t>
            </w:r>
            <w:r w:rsidR="002C77FF">
              <w:fldChar w:fldCharType="end"/>
            </w:r>
          </w:p>
          <w:p w14:paraId="73E80C1A" w14:textId="77777777" w:rsidR="001C41C4" w:rsidRPr="006064D5" w:rsidRDefault="001C41C4" w:rsidP="002C77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>&gt;40</w:t>
            </w:r>
            <w:r w:rsidR="002C77FF">
              <w:t xml:space="preserve"> </w:t>
            </w:r>
            <w:r w:rsidR="002C77FF">
              <w:fldChar w:fldCharType="begin">
                <w:fldData xml:space="preserve">PEVuZE5vdGU+PENpdGU+PEF1dGhvcj5TY2h3ZWlja2VydDwvQXV0aG9yPjxZZWFyPjIwMDk8L1ll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</w:fldData>
              </w:fldChar>
            </w:r>
            <w:r w:rsidR="002C77FF">
              <w:instrText xml:space="preserve"> ADDIN EN.CITE </w:instrText>
            </w:r>
            <w:r w:rsidR="002C77FF">
              <w:fldChar w:fldCharType="begin">
                <w:fldData xml:space="preserve">PEVuZE5vdGU+PENpdGU+PEF1dGhvcj5TY2h3ZWlja2VydDwvQXV0aG9yPjxZZWFyPjIwMDk8L1ll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</w:fldData>
              </w:fldChar>
            </w:r>
            <w:r w:rsidR="002C77FF">
              <w:instrText xml:space="preserve"> ADDIN EN.CITE.DATA </w:instrText>
            </w:r>
            <w:r w:rsidR="002C77FF">
              <w:fldChar w:fldCharType="end"/>
            </w:r>
            <w:r w:rsidR="002C77FF">
              <w:fldChar w:fldCharType="separate"/>
            </w:r>
            <w:r w:rsidR="002C77FF">
              <w:rPr>
                <w:noProof/>
              </w:rPr>
              <w:t>[1, 3, 11]</w:t>
            </w:r>
            <w:r w:rsidR="002C77FF">
              <w:fldChar w:fldCharType="end"/>
            </w:r>
          </w:p>
        </w:tc>
        <w:tc>
          <w:tcPr>
            <w:tcW w:w="8370" w:type="dxa"/>
          </w:tcPr>
          <w:p w14:paraId="73E80C1B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>6 unique studies detailed a respiratory rate of 35-40 as stop criteria for a session</w:t>
            </w:r>
          </w:p>
        </w:tc>
      </w:tr>
      <w:tr w:rsidR="001C41C4" w:rsidRPr="006064D5" w14:paraId="73E80C28" w14:textId="77777777" w:rsidTr="000B6BDF">
        <w:trPr>
          <w:trHeight w:val="20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73E80C1D" w14:textId="77777777" w:rsidR="001C41C4" w:rsidRPr="006064D5" w:rsidRDefault="001C41C4" w:rsidP="000B6BDF">
            <w:pPr>
              <w:rPr>
                <w:color w:val="auto"/>
              </w:rPr>
            </w:pPr>
            <w:r>
              <w:rPr>
                <w:color w:val="auto"/>
              </w:rPr>
              <w:t>Oxygen Saturation</w:t>
            </w:r>
          </w:p>
        </w:tc>
        <w:tc>
          <w:tcPr>
            <w:tcW w:w="1890" w:type="dxa"/>
          </w:tcPr>
          <w:p w14:paraId="73E80C1E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30" w:type="dxa"/>
          </w:tcPr>
          <w:p w14:paraId="73E80C1F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&lt;85</w:t>
            </w:r>
            <w:r w:rsidR="002C77FF">
              <w:t xml:space="preserve"> </w:t>
            </w:r>
            <w:r w:rsidR="002C77FF">
              <w:fldChar w:fldCharType="begin"/>
            </w:r>
            <w:r w:rsidR="002C77FF">
              <w:instrText xml:space="preserve"> ADDIN EN.CITE &lt;EndNote&gt;&lt;Cite&gt;&lt;Author&gt;Berney&lt;/Author&gt;&lt;Year&gt;2009&lt;/Year&gt;&lt;RecNum&gt;1671&lt;/RecNum&gt;&lt;DisplayText&gt;[10]&lt;/DisplayText&gt;&lt;record&gt;&lt;rec-number&gt;1671&lt;/rec-number&gt;&lt;foreign-keys&gt;&lt;key app="EN" db-id="v9razzrwmtv29zeet5tvadzm9d5dffdd0s55" timestamp="1507232799"&gt;1671&lt;/key&gt;&lt;/foreign-keys&gt;&lt;ref-type name="Journal Article"&gt;17&lt;/ref-type&gt;&lt;contributors&gt;&lt;authors&gt;&lt;author&gt;Berney, S.&lt;/author&gt;&lt;author&gt;Skinner, E. H.&lt;/author&gt;&lt;author&gt;Denehy, L.&lt;/author&gt;&lt;author&gt;Warrillow, S.&lt;/author&gt;&lt;author&gt;Others,&lt;/author&gt;&lt;/authors&gt;&lt;/contributors&gt;&lt;titles&gt;&lt;title&gt;Development of a physical function outcome measure (PFIT) and a pilot exercise training protocol for use in intensive care&lt;/title&gt;&lt;secondary-title&gt;Crit. Care Resusc.&lt;/secondary-title&gt;&lt;/titles&gt;&lt;periodical&gt;&lt;full-title&gt;Crit. Care Resusc.&lt;/full-title&gt;&lt;/periodical&gt;&lt;pages&gt;110&lt;/pages&gt;&lt;volume&gt;11&lt;/volume&gt;&lt;number&gt;2&lt;/number&gt;&lt;keywords&gt;&lt;keyword&gt;PAD-ES Early Mobility Manuscript&lt;/keyword&gt;&lt;/keywords&gt;&lt;dates&gt;&lt;year&gt;2009&lt;/year&gt;&lt;pub-dates&gt;&lt;date&gt;2009&lt;/date&gt;&lt;/pub-dates&gt;&lt;/dates&gt;&lt;publisher&gt;The Australasian Medical Publishing Company&lt;/publisher&gt;&lt;isbn&gt;1441-2772&lt;/isbn&gt;&lt;urls&gt;&lt;related-urls&gt;&lt;url&gt;https://search.informit.com.au/documentSummary;dn=513699052421471;res=IELHEA&lt;/url&gt;&lt;url&gt;https://www.researchgate.net/profile/Susan_Berney/publication/26256664_Development_of_a_physical_function_outcome_measure_(PFIT)_and_a_pilot_exercise_training_protocol_for_use_in_intensive_care/links/0912f506c1b8d0087c000000.pdf&lt;/url&gt;&lt;/related-urls&gt;&lt;/urls&gt;&lt;/record&gt;&lt;/Cite&gt;&lt;/EndNote&gt;</w:instrText>
            </w:r>
            <w:r w:rsidR="002C77FF">
              <w:fldChar w:fldCharType="separate"/>
            </w:r>
            <w:r w:rsidR="002C77FF">
              <w:rPr>
                <w:noProof/>
              </w:rPr>
              <w:t>[10]</w:t>
            </w:r>
            <w:r w:rsidR="002C77FF">
              <w:fldChar w:fldCharType="end"/>
            </w:r>
            <w:r w:rsidRPr="006064D5">
              <w:t>; &lt; 85 for &gt;3 minutes</w:t>
            </w:r>
            <w:r w:rsidR="002C77FF">
              <w:t xml:space="preserve"> </w:t>
            </w:r>
            <w:r w:rsidR="002C77FF">
              <w:fldChar w:fldCharType="begin">
                <w:fldData xml:space="preserve">PEVuZE5vdGU+PENpdGU+PEF1dGhvcj5TY2h3ZWlja2VydDwvQXV0aG9yPjxZZWFyPjIwMDk8L1ll
YXI+PFJlY051bT42MDwvUmVjTnVtPjxEaXNwbGF5VGV4dD5bMV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      </w:fldChar>
            </w:r>
            <w:r w:rsidR="002C77FF">
              <w:instrText xml:space="preserve"> ADDIN EN.CITE </w:instrText>
            </w:r>
            <w:r w:rsidR="002C77FF">
              <w:fldChar w:fldCharType="begin">
                <w:fldData xml:space="preserve">PEVuZE5vdGU+PENpdGU+PEF1dGhvcj5TY2h3ZWlja2VydDwvQXV0aG9yPjxZZWFyPjIwMDk8L1ll
YXI+PFJlY051bT42MDwvUmVjTnVtPjxEaXNwbGF5VGV4dD5bMV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      </w:fldChar>
            </w:r>
            <w:r w:rsidR="002C77FF">
              <w:instrText xml:space="preserve"> ADDIN EN.CITE.DATA </w:instrText>
            </w:r>
            <w:r w:rsidR="002C77FF">
              <w:fldChar w:fldCharType="end"/>
            </w:r>
            <w:r w:rsidR="002C77FF">
              <w:fldChar w:fldCharType="separate"/>
            </w:r>
            <w:r w:rsidR="002C77FF">
              <w:rPr>
                <w:noProof/>
              </w:rPr>
              <w:t>[1]</w:t>
            </w:r>
            <w:r w:rsidR="002C77FF">
              <w:fldChar w:fldCharType="end"/>
            </w:r>
          </w:p>
          <w:p w14:paraId="73E80C20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&lt;88</w:t>
            </w:r>
            <w:r w:rsidR="002C77FF">
              <w:t xml:space="preserve"> </w:t>
            </w:r>
            <w:r w:rsidR="002C77FF">
              <w:fldChar w:fldCharType="begin">
                <w:fldData xml:space="preserve">PEVuZE5vdGU+PENpdGU+PEF1dGhvcj5TY2h3ZWlja2VydDwvQXV0aG9yPjxZZWFyPjIwMDk8L1ll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PC9hdXRob3I+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=
</w:fldData>
              </w:fldChar>
            </w:r>
            <w:r w:rsidR="002C77FF">
              <w:instrText xml:space="preserve"> ADDIN EN.CITE </w:instrText>
            </w:r>
            <w:r w:rsidR="002C77FF">
              <w:fldChar w:fldCharType="begin">
                <w:fldData xml:space="preserve">PEVuZE5vdGU+PENpdGU+PEF1dGhvcj5TY2h3ZWlja2VydDwvQXV0aG9yPjxZZWFyPjIwMDk8L1ll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PC9hdXRob3I+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=
</w:fldData>
              </w:fldChar>
            </w:r>
            <w:r w:rsidR="002C77FF">
              <w:instrText xml:space="preserve"> ADDIN EN.CITE.DATA </w:instrText>
            </w:r>
            <w:r w:rsidR="002C77FF">
              <w:fldChar w:fldCharType="end"/>
            </w:r>
            <w:r w:rsidR="002C77FF">
              <w:fldChar w:fldCharType="separate"/>
            </w:r>
            <w:r w:rsidR="002C77FF">
              <w:rPr>
                <w:noProof/>
              </w:rPr>
              <w:t>[1-3, 9, 11, 12]</w:t>
            </w:r>
            <w:r w:rsidR="002C77FF">
              <w:fldChar w:fldCharType="end"/>
            </w:r>
          </w:p>
          <w:p w14:paraId="73E80C21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&lt;90</w:t>
            </w:r>
            <w:r w:rsidR="002C77FF">
              <w:t xml:space="preserve"> </w:t>
            </w:r>
            <w:r w:rsidR="002C77FF">
              <w:fldChar w:fldCharType="begin"/>
            </w:r>
            <w:r w:rsidR="002C77FF">
              <w:instrText xml:space="preserve"> ADDIN EN.CITE &lt;EndNote&gt;&lt;Cite&gt;&lt;Author&gt;Burtin&lt;/Author&gt;&lt;Year&gt;2009&lt;/Year&gt;&lt;RecNum&gt;1656&lt;/RecNum&gt;&lt;DisplayText&gt;[7]&lt;/DisplayText&gt;&lt;record&gt;&lt;rec-number&gt;1656&lt;/rec-number&gt;&lt;foreign-keys&gt;&lt;key app="EN" db-id="v9razzrwmtv29zeet5tvadzm9d5dffdd0s55" timestamp="1507232798"&gt;1656&lt;/key&gt;&lt;/foreign-keys&gt;&lt;ref-type name="Journal Article"&gt;17&lt;/ref-type&gt;&lt;contributors&gt;&lt;authors&gt;&lt;author&gt;Burtin, Chris&lt;/author&gt;&lt;author&gt;Clerckx, Beatrix&lt;/author&gt;&lt;author&gt;Robbeets, Christophe&lt;/author&gt;&lt;author&gt;Ferdinande, Patrick&lt;/author&gt;&lt;author&gt;Langer, Daniel&lt;/author&gt;&lt;author&gt;Troosters, Thierry&lt;/author&gt;&lt;author&gt;Hermans, Greet&lt;/author&gt;&lt;author&gt;Decramer, Marc&lt;/author&gt;&lt;author&gt;Gosselink, Rik&lt;/author&gt;&lt;/authors&gt;&lt;/contributors&gt;&lt;auth-address&gt;Faculty of Kinesiology and Rehabilitation Sciences (CB, BC, CR, DL, TT, RG), Katholieke Universiteit Leuven, Leuven, Belgium.&lt;/auth-address&gt;&lt;titles&gt;&lt;title&gt;Early exercise in critically ill patients enhances short-term functional recovery&lt;/title&gt;&lt;secondary-title&gt;Crit. Care Med.&lt;/secondary-title&gt;&lt;/titles&gt;&lt;periodical&gt;&lt;full-title&gt;Crit. Care Med.&lt;/full-title&gt;&lt;/periodical&gt;&lt;pages&gt;2499-2505&lt;/pages&gt;&lt;volume&gt;37&lt;/volume&gt;&lt;number&gt;9&lt;/number&gt;&lt;keywords&gt;&lt;keyword&gt;PAD-ES Early Mobility Manuscript&lt;/keyword&gt;&lt;/keywords&gt;&lt;dates&gt;&lt;year&gt;2009&lt;/year&gt;&lt;pub-dates&gt;&lt;date&gt;2009/9&lt;/date&gt;&lt;/pub-dates&gt;&lt;/dates&gt;&lt;isbn&gt;0090-3493&lt;/isbn&gt;&lt;urls&gt;&lt;related-urls&gt;&lt;url&gt;http://dx.doi.org/10.1097/CCM.0b013e3181a38937&lt;/url&gt;&lt;url&gt;https://www.ncbi.nlm.nih.gov/pubmed/19623052&lt;/url&gt;&lt;url&gt;http://meta.wkhealth.com/pt/pt-core/template-journal/lwwgateway/media/landingpage.htm?issn=0090-3493&amp;amp;volume=37&amp;amp;issue=9&amp;amp;spage=2499&lt;/url&gt;&lt;/related-urls&gt;&lt;pdf-urls&gt;&lt;url&gt;All Papers/B/Burtin et al. 2009 - Early exercise in critically ill patients enhances short-term functional recovery.pdf&lt;/url&gt;&lt;/pdf-urls&gt;&lt;/urls&gt;&lt;electronic-resource-num&gt;10.1097/CCM.0b013e3181a38937&lt;/electronic-resource-num&gt;&lt;/record&gt;&lt;/Cite&gt;&lt;/EndNote&gt;</w:instrText>
            </w:r>
            <w:r w:rsidR="002C77FF">
              <w:fldChar w:fldCharType="separate"/>
            </w:r>
            <w:r w:rsidR="002C77FF">
              <w:rPr>
                <w:noProof/>
              </w:rPr>
              <w:t>[7]</w:t>
            </w:r>
            <w:r w:rsidR="002C77FF">
              <w:fldChar w:fldCharType="end"/>
            </w:r>
            <w:r w:rsidR="002C77FF" w:rsidRPr="006064D5">
              <w:t xml:space="preserve"> </w:t>
            </w:r>
          </w:p>
          <w:p w14:paraId="73E80C22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73E80C23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8370" w:type="dxa"/>
          </w:tcPr>
          <w:p w14:paraId="73E80C24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 xml:space="preserve">12 unique studies recommended stopping a session for low </w:t>
            </w:r>
            <w:r>
              <w:t>peripheral capillary oxygen saturation (</w:t>
            </w:r>
            <w:r w:rsidRPr="006064D5">
              <w:t>SpO2</w:t>
            </w:r>
            <w:r>
              <w:t>)</w:t>
            </w:r>
            <w:r w:rsidRPr="006064D5">
              <w:t xml:space="preserve"> values, variously detailed at 85-90%.  1 study reported criteria that include desaturation for &gt; 3 minutes.  1 study used “frequent” desaturation but did not provide detail.  </w:t>
            </w:r>
          </w:p>
          <w:p w14:paraId="73E80C25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1 study used “frequent episodes of desaturation”</w:t>
            </w:r>
            <w:r w:rsidR="002C77FF">
              <w:t xml:space="preserve"> </w:t>
            </w:r>
            <w:r w:rsidR="002C77FF">
              <w:fldChar w:fldCharType="begin"/>
            </w:r>
            <w:r w:rsidR="002C77FF">
              <w:instrText xml:space="preserve"> ADDIN EN.CITE &lt;EndNote&gt;&lt;Cite&gt;&lt;Author&gt;Morris&lt;/Author&gt;&lt;Year&gt;2008&lt;/Year&gt;&lt;RecNum&gt;308&lt;/RecNum&gt;&lt;DisplayText&gt;[14]&lt;/DisplayText&gt;&lt;record&gt;&lt;rec-number&gt;308&lt;/rec-number&gt;&lt;foreign-keys&gt;&lt;key app="EN" db-id="v9razzrwmtv29zeet5tvadzm9d5dffdd0s55" timestamp="1507232716"&gt;308&lt;/key&gt;&lt;/foreign-keys&gt;&lt;ref-type name="Journal Article"&gt;17&lt;/ref-type&gt;&lt;contributors&gt;&lt;authors&gt;&lt;author&gt;Morris, Peter E.&lt;/author&gt;&lt;author&gt;Goad, Amanda&lt;/author&gt;&lt;author&gt;Thompson, Clifton&lt;/author&gt;&lt;author&gt;Taylor, Karen&lt;/author&gt;&lt;author&gt;Harry, Bethany&lt;/author&gt;&lt;author&gt;Passmore, Leah&lt;/author&gt;&lt;author&gt;Ross, Amelia&lt;/author&gt;&lt;author&gt;Anderson, Laura&lt;/author&gt;&lt;author&gt;Baker, Shirley&lt;/author&gt;&lt;author&gt;Sanchez, Mary&lt;/author&gt;&lt;author&gt;Penley, Lauretta&lt;/author&gt;&lt;author&gt;Howard, April&lt;/author&gt;&lt;author&gt;Dixon, Luz&lt;/author&gt;&lt;author&gt;Leach, Susan&lt;/author&gt;&lt;author&gt;Small, Ronald&lt;/author&gt;&lt;author&gt;Hite, R. Duncan&lt;/author&gt;&lt;author&gt;Haponik, Edward&lt;/author&gt;&lt;/authors&gt;&lt;/contributors&gt;&lt;auth-address&gt;Section on Pulmonary, Critical Care, Allergy and Immunologic Diseases, Wake Forest University School of Medicine, Winston Salem, NC, USA. pemorris@wfubmc.edu&lt;/auth-address&gt;&lt;titles&gt;&lt;title&gt;Early intensive care unit mobility therapy in the treatment of acute respiratory failure&lt;/title&gt;&lt;secondary-title&gt;Crit. Care Med.&lt;/secondary-title&gt;&lt;/titles&gt;&lt;periodical&gt;&lt;full-title&gt;Crit. Care Med.&lt;/full-title&gt;&lt;/periodical&gt;&lt;pages&gt;2238-2243&lt;/pages&gt;&lt;volume&gt;36&lt;/volume&gt;&lt;number&gt;8&lt;/number&gt;&lt;keywords&gt;&lt;keyword&gt;ICU Rehab 2015&lt;/keyword&gt;&lt;keyword&gt;PAD-ES Early Mobility Manuscript&lt;/keyword&gt;&lt;/keywords&gt;&lt;dates&gt;&lt;year&gt;2008&lt;/year&gt;&lt;pub-dates&gt;&lt;date&gt;2008/8&lt;/date&gt;&lt;/pub-dates&gt;&lt;/dates&gt;&lt;isbn&gt;0090-3493&lt;/isbn&gt;&lt;urls&gt;&lt;related-urls&gt;&lt;url&gt;http://dx.doi.org/10.1097/CCM.0b013e318180b90e&lt;/url&gt;&lt;url&gt;http://www.ncbi.nlm.nih.gov/pubmed/18596631&lt;/url&gt;&lt;url&gt;http://meta.wkhealth.com/pt/pt-core/template-journal/lwwgateway/media/landingpage.htm?issn=0090-3493&amp;amp;volume=36&amp;amp;issue=8&amp;amp;spage=2238&lt;/url&gt;&lt;/related-urls&gt;&lt;/urls&gt;&lt;electronic-resource-num&gt;10.1097/CCM.0b013e318180b90e&lt;/electronic-resource-num&gt;&lt;/record&gt;&lt;/Cite&gt;&lt;/EndNote&gt;</w:instrText>
            </w:r>
            <w:r w:rsidR="002C77FF">
              <w:fldChar w:fldCharType="separate"/>
            </w:r>
            <w:r w:rsidR="002C77FF">
              <w:rPr>
                <w:noProof/>
              </w:rPr>
              <w:t>[14]</w:t>
            </w:r>
            <w:r w:rsidR="002C77FF">
              <w:fldChar w:fldCharType="end"/>
            </w:r>
            <w:r w:rsidR="002C77FF">
              <w:t>.</w:t>
            </w:r>
          </w:p>
          <w:p w14:paraId="73E80C26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1 study used presence of “hypoxia” (not defined)</w:t>
            </w:r>
            <w:r w:rsidR="002C77FF">
              <w:t xml:space="preserve"> </w:t>
            </w:r>
            <w:r w:rsidR="002C77FF">
              <w:fldChar w:fldCharType="begin"/>
            </w:r>
            <w:r w:rsidR="002C77FF">
              <w:instrText xml:space="preserve"> ADDIN EN.CITE &lt;EndNote&gt;&lt;Cite&gt;&lt;Author&gt;Dickinson&lt;/Author&gt;&lt;Year&gt;2013&lt;/Year&gt;&lt;RecNum&gt;1678&lt;/RecNum&gt;&lt;DisplayText&gt;[15]&lt;/DisplayText&gt;&lt;record&gt;&lt;rec-number&gt;1678&lt;/rec-number&gt;&lt;foreign-keys&gt;&lt;key app="EN" db-id="v9razzrwmtv29zeet5tvadzm9d5dffdd0s55" timestamp="1507232800"&gt;1678&lt;/key&gt;&lt;/foreign-keys&gt;&lt;ref-type name="Journal Article"&gt;17&lt;/ref-type&gt;&lt;contributors&gt;&lt;authors&gt;&lt;author&gt;Dickinson, Sharon&lt;/author&gt;&lt;author&gt;Tschannen, Dana&lt;/author&gt;&lt;author&gt;Shever, Leah L.&lt;/author&gt;&lt;/authors&gt;&lt;/contributors&gt;&lt;auth-address&gt;Surgical Intensive Care/Rapid Response, University of Michigan School of Nursing, Ann Arbor, USA. sdickins@umich.edu&lt;/auth-address&gt;&lt;titles&gt;&lt;title&gt;Can the use of an early mobility program reduce the incidence of pressure ulcers in a surgical critical care unit?&lt;/title&gt;&lt;secondary-title&gt;Crit. Care Nurs. Q.&lt;/secondary-title&gt;&lt;/titles&gt;&lt;periodical&gt;&lt;full-title&gt;Crit. Care Nurs. Q.&lt;/full-title&gt;&lt;/periodical&gt;&lt;pages&gt;127-140&lt;/pages&gt;&lt;volume&gt;36&lt;/volume&gt;&lt;number&gt;1&lt;/number&gt;&lt;keywords&gt;&lt;keyword&gt;PAD-ES Early Mobility Manuscript&lt;/keyword&gt;&lt;/keywords&gt;&lt;dates&gt;&lt;year&gt;2013&lt;/year&gt;&lt;pub-dates&gt;&lt;date&gt;2013/1&lt;/date&gt;&lt;/pub-dates&gt;&lt;/dates&gt;&lt;isbn&gt;0887-9303&lt;/isbn&gt;&lt;urls&gt;&lt;related-urls&gt;&lt;url&gt;http://dx.doi.org/10.1097/CNQ.0b013e31827538a1&lt;/url&gt;&lt;url&gt;https://www.ncbi.nlm.nih.gov/pubmed/23221449&lt;/url&gt;&lt;url&gt;http://meta.wkhealth.com/pt/pt-core/template-journal/lwwgateway/media/landingpage.htm?issn=0887-9303&amp;amp;volume=36&amp;amp;issue=1&amp;amp;spage=127&lt;/url&gt;&lt;url&gt;http://journals.lww.com/ccnq/Abstract/2013/01000/Can_the_Use_of_an_Early_Mobility_Program_Reduce.15.aspx&lt;/url&gt;&lt;url&gt;http://journals.lww.com/ccnq/Fulltext/2013/01000/Can_the_Use_of_an_Early_Mobility_Program_Reduce.15.aspx&lt;/url&gt;&lt;/related-urls&gt;&lt;pdf-urls&gt;&lt;url&gt;All Papers/D/Dickinson et al. 2013 - Can the use of an early mobility program reduce the incidence of pressure ulcers in a surgical critical care unit.pdf&lt;/url&gt;&lt;/pdf-urls&gt;&lt;/urls&gt;&lt;electronic-resource-num&gt;10.1097/CNQ.0b013e31827538a1&lt;/electronic-resource-num&gt;&lt;/record&gt;&lt;/Cite&gt;&lt;/EndNote&gt;</w:instrText>
            </w:r>
            <w:r w:rsidR="002C77FF">
              <w:fldChar w:fldCharType="separate"/>
            </w:r>
            <w:r w:rsidR="002C77FF">
              <w:rPr>
                <w:noProof/>
              </w:rPr>
              <w:t>[15]</w:t>
            </w:r>
            <w:r w:rsidR="002C77FF">
              <w:fldChar w:fldCharType="end"/>
            </w:r>
            <w:r w:rsidR="002C77FF" w:rsidRPr="006064D5">
              <w:t xml:space="preserve"> </w:t>
            </w:r>
            <w:r w:rsidR="002C77FF">
              <w:t>.</w:t>
            </w:r>
          </w:p>
          <w:p w14:paraId="73E80C27" w14:textId="77777777" w:rsidR="001C41C4" w:rsidRPr="006064D5" w:rsidRDefault="001C41C4" w:rsidP="002C77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1 study used &gt;10% decrease in SpO2</w:t>
            </w:r>
            <w:r w:rsidR="002C77FF">
              <w:t xml:space="preserve"> </w:t>
            </w:r>
            <w:r w:rsidR="002C77FF">
              <w:fldChar w:fldCharType="begin"/>
            </w:r>
            <w:r w:rsidR="002C77FF">
              <w:instrText xml:space="preserve"> ADDIN EN.CITE &lt;EndNote&gt;&lt;Cite&gt;&lt;Author&gt;Berney&lt;/Author&gt;&lt;Year&gt;2009&lt;/Year&gt;&lt;RecNum&gt;1671&lt;/RecNum&gt;&lt;DisplayText&gt;[10]&lt;/DisplayText&gt;&lt;record&gt;&lt;rec-number&gt;1671&lt;/rec-number&gt;&lt;foreign-keys&gt;&lt;key app="EN" db-id="v9razzrwmtv29zeet5tvadzm9d5dffdd0s55" timestamp="1507232799"&gt;1671&lt;/key&gt;&lt;/foreign-keys&gt;&lt;ref-type name="Journal Article"&gt;17&lt;/ref-type&gt;&lt;contributors&gt;&lt;authors&gt;&lt;author&gt;Berney, S.&lt;/author&gt;&lt;author&gt;Skinner, E. H.&lt;/author&gt;&lt;author&gt;Denehy, L.&lt;/author&gt;&lt;author&gt;Warrillow, S.&lt;/author&gt;&lt;author&gt;Others,&lt;/author&gt;&lt;/authors&gt;&lt;/contributors&gt;&lt;titles&gt;&lt;title&gt;Development of a physical function outcome measure (PFIT) and a pilot exercise training protocol for use in intensive care&lt;/title&gt;&lt;secondary-title&gt;Crit. Care Resusc.&lt;/secondary-title&gt;&lt;/titles&gt;&lt;periodical&gt;&lt;full-title&gt;Crit. Care Resusc.&lt;/full-title&gt;&lt;/periodical&gt;&lt;pages&gt;110&lt;/pages&gt;&lt;volume&gt;11&lt;/volume&gt;&lt;number&gt;2&lt;/number&gt;&lt;keywords&gt;&lt;keyword&gt;PAD-ES Early Mobility Manuscript&lt;/keyword&gt;&lt;/keywords&gt;&lt;dates&gt;&lt;year&gt;2009&lt;/year&gt;&lt;pub-dates&gt;&lt;date&gt;2009&lt;/date&gt;&lt;/pub-dates&gt;&lt;/dates&gt;&lt;publisher&gt;The Australasian Medical Publishing Company&lt;/publisher&gt;&lt;isbn&gt;1441-2772&lt;/isbn&gt;&lt;urls&gt;&lt;related-urls&gt;&lt;url&gt;https://search.informit.com.au/documentSummary;dn=513699052421471;res=IELHEA&lt;/url&gt;&lt;url&gt;https://www.researchgate.net/profile/Susan_Berney/publication/26256664_Development_of_a_physical_function_outcome_measure_(PFIT)_and_a_pilot_exercise_training_protocol_for_use_in_intensive_care/links/0912f506c1b8d0087c000000.pdf&lt;/url&gt;&lt;/related-urls&gt;&lt;/urls&gt;&lt;/record&gt;&lt;/Cite&gt;&lt;/EndNote&gt;</w:instrText>
            </w:r>
            <w:r w:rsidR="002C77FF">
              <w:fldChar w:fldCharType="separate"/>
            </w:r>
            <w:r w:rsidR="002C77FF">
              <w:rPr>
                <w:noProof/>
              </w:rPr>
              <w:t>[10]</w:t>
            </w:r>
            <w:r w:rsidR="002C77FF">
              <w:fldChar w:fldCharType="end"/>
            </w:r>
            <w:r w:rsidR="002C77FF">
              <w:t>.</w:t>
            </w:r>
          </w:p>
        </w:tc>
      </w:tr>
      <w:tr w:rsidR="001C41C4" w:rsidRPr="006064D5" w14:paraId="73E80C2D" w14:textId="77777777" w:rsidTr="000B6B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73E80C29" w14:textId="77777777" w:rsidR="001C41C4" w:rsidRPr="006064D5" w:rsidRDefault="001C41C4" w:rsidP="000B6BDF">
            <w:pPr>
              <w:rPr>
                <w:color w:val="auto"/>
              </w:rPr>
            </w:pPr>
            <w:r w:rsidRPr="006064D5">
              <w:rPr>
                <w:color w:val="auto"/>
              </w:rPr>
              <w:t>Ventilator asynchrony</w:t>
            </w:r>
          </w:p>
        </w:tc>
        <w:tc>
          <w:tcPr>
            <w:tcW w:w="1890" w:type="dxa"/>
          </w:tcPr>
          <w:p w14:paraId="73E80C2A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530" w:type="dxa"/>
          </w:tcPr>
          <w:p w14:paraId="73E80C2B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8370" w:type="dxa"/>
          </w:tcPr>
          <w:p w14:paraId="73E80C2C" w14:textId="77777777" w:rsidR="001C41C4" w:rsidRPr="006064D5" w:rsidRDefault="001C41C4" w:rsidP="002B579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 xml:space="preserve"> 5 unique studies used ventilator asynchrony as </w:t>
            </w:r>
            <w:proofErr w:type="gramStart"/>
            <w:r w:rsidRPr="006064D5">
              <w:t>a criteria</w:t>
            </w:r>
            <w:proofErr w:type="gramEnd"/>
            <w:r w:rsidRPr="006064D5">
              <w:t xml:space="preserve"> to stop a session</w:t>
            </w:r>
            <w:r w:rsidR="002B5791">
              <w:t xml:space="preserve"> </w:t>
            </w:r>
            <w:r w:rsidR="002B5791">
              <w:fldChar w:fldCharType="begin">
                <w:fldData xml:space="preserve">PEVuZE5vdGU+PENpdGU+PEF1dGhvcj5TY2h3ZWlja2VydDwvQXV0aG9yPjxZZWFyPjIwMDk8L1ll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</w:fldData>
              </w:fldChar>
            </w:r>
            <w:r w:rsidR="002B5791">
              <w:instrText xml:space="preserve"> ADDIN EN.CITE </w:instrText>
            </w:r>
            <w:r w:rsidR="002B5791">
              <w:fldChar w:fldCharType="begin">
                <w:fldData xml:space="preserve">PEVuZE5vdGU+PENpdGU+PEF1dGhvcj5TY2h3ZWlja2VydDwvQXV0aG9yPjxZZWFyPjIwMDk8L1ll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</w:fldData>
              </w:fldChar>
            </w:r>
            <w:r w:rsidR="002B5791">
              <w:instrText xml:space="preserve"> ADDIN EN.CITE.DATA </w:instrText>
            </w:r>
            <w:r w:rsidR="002B5791">
              <w:fldChar w:fldCharType="end"/>
            </w:r>
            <w:r w:rsidR="002B5791">
              <w:fldChar w:fldCharType="separate"/>
            </w:r>
            <w:r w:rsidR="002B5791">
              <w:rPr>
                <w:noProof/>
              </w:rPr>
              <w:t>[1-3, 11, 12]</w:t>
            </w:r>
            <w:r w:rsidR="002B5791">
              <w:fldChar w:fldCharType="end"/>
            </w:r>
            <w:r w:rsidRPr="006064D5">
              <w:t>.</w:t>
            </w:r>
          </w:p>
        </w:tc>
      </w:tr>
      <w:tr w:rsidR="001C41C4" w:rsidRPr="006064D5" w14:paraId="73E80C32" w14:textId="77777777" w:rsidTr="000B6B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73E80C2E" w14:textId="77777777" w:rsidR="001C41C4" w:rsidRPr="006064D5" w:rsidRDefault="001C41C4" w:rsidP="000B6BDF">
            <w:pPr>
              <w:rPr>
                <w:color w:val="auto"/>
              </w:rPr>
            </w:pPr>
            <w:r w:rsidRPr="006064D5">
              <w:rPr>
                <w:color w:val="auto"/>
              </w:rPr>
              <w:t>Endotracheal or tracheal tube removal or malfunction</w:t>
            </w:r>
          </w:p>
        </w:tc>
        <w:tc>
          <w:tcPr>
            <w:tcW w:w="1890" w:type="dxa"/>
          </w:tcPr>
          <w:p w14:paraId="73E80C2F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30" w:type="dxa"/>
          </w:tcPr>
          <w:p w14:paraId="73E80C30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8370" w:type="dxa"/>
          </w:tcPr>
          <w:p w14:paraId="73E80C31" w14:textId="77777777" w:rsidR="001C41C4" w:rsidRPr="006064D5" w:rsidRDefault="001C41C4" w:rsidP="00BB2CE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 xml:space="preserve"> 7 unique studies used malfunction or loss of an artificial airway as stop criteria</w:t>
            </w:r>
            <w:r w:rsidR="00BB2CE5">
              <w:t xml:space="preserve"> </w:t>
            </w:r>
            <w:r w:rsidR="00BB2CE5">
              <w:fldChar w:fldCharType="begin">
                <w:fldData xml:space="preserve">PEVuZE5vdGU+PENpdGU+PEF1dGhvcj5TY2h3ZWlja2VydDwvQXV0aG9yPjxZZWFyPjIwMDk8L1ll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</w:fldData>
              </w:fldChar>
            </w:r>
            <w:r w:rsidR="00BB2CE5">
              <w:instrText xml:space="preserve"> ADDIN EN.CITE </w:instrText>
            </w:r>
            <w:r w:rsidR="00BB2CE5">
              <w:fldChar w:fldCharType="begin">
                <w:fldData xml:space="preserve">PEVuZE5vdGU+PENpdGU+PEF1dGhvcj5TY2h3ZWlja2VydDwvQXV0aG9yPjxZZWFyPjIwMDk8L1ll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</w:fldData>
              </w:fldChar>
            </w:r>
            <w:r w:rsidR="00BB2CE5">
              <w:instrText xml:space="preserve"> ADDIN EN.CITE.DATA </w:instrText>
            </w:r>
            <w:r w:rsidR="00BB2CE5">
              <w:fldChar w:fldCharType="end"/>
            </w:r>
            <w:r w:rsidR="00BB2CE5">
              <w:fldChar w:fldCharType="separate"/>
            </w:r>
            <w:r w:rsidR="00BB2CE5">
              <w:rPr>
                <w:noProof/>
              </w:rPr>
              <w:t>[1-3, 8, 9, 11, 12]</w:t>
            </w:r>
            <w:r w:rsidR="00BB2CE5">
              <w:fldChar w:fldCharType="end"/>
            </w:r>
            <w:r w:rsidRPr="006064D5">
              <w:t>.</w:t>
            </w:r>
          </w:p>
        </w:tc>
      </w:tr>
      <w:tr w:rsidR="001C41C4" w:rsidRPr="006064D5" w14:paraId="73E80C34" w14:textId="77777777" w:rsidTr="000B6B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20" w:type="dxa"/>
            <w:gridSpan w:val="4"/>
          </w:tcPr>
          <w:p w14:paraId="73E80C33" w14:textId="77777777" w:rsidR="001C41C4" w:rsidRPr="006064D5" w:rsidRDefault="001C41C4" w:rsidP="000B6BDF">
            <w:pPr>
              <w:jc w:val="center"/>
            </w:pPr>
            <w:r w:rsidRPr="006064D5">
              <w:rPr>
                <w:color w:val="auto"/>
              </w:rPr>
              <w:t>Neurological</w:t>
            </w:r>
          </w:p>
        </w:tc>
      </w:tr>
      <w:tr w:rsidR="001C41C4" w:rsidRPr="006064D5" w14:paraId="73E80C3E" w14:textId="77777777" w:rsidTr="000B6B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73E80C35" w14:textId="77777777" w:rsidR="001C41C4" w:rsidRPr="006064D5" w:rsidRDefault="001C41C4" w:rsidP="000B6BDF">
            <w:pPr>
              <w:rPr>
                <w:color w:val="auto"/>
              </w:rPr>
            </w:pPr>
            <w:r w:rsidRPr="006064D5">
              <w:rPr>
                <w:color w:val="auto"/>
              </w:rPr>
              <w:t>Agitation/Sedation/</w:t>
            </w:r>
            <w:r>
              <w:rPr>
                <w:color w:val="auto"/>
              </w:rPr>
              <w:t>Change in level of consciousness</w:t>
            </w:r>
          </w:p>
        </w:tc>
        <w:tc>
          <w:tcPr>
            <w:tcW w:w="1890" w:type="dxa"/>
          </w:tcPr>
          <w:p w14:paraId="73E80C36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30" w:type="dxa"/>
          </w:tcPr>
          <w:p w14:paraId="73E80C37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8370" w:type="dxa"/>
          </w:tcPr>
          <w:p w14:paraId="73E80C38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Five studies used behaviors of agitation or decreasing level of consciousness to stop a session.  No study reported on the use of an objective score during a session to guide cessation.</w:t>
            </w:r>
          </w:p>
          <w:p w14:paraId="73E80C39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lastRenderedPageBreak/>
              <w:t>2 studies use the phrasing “Patient being physically combative”</w:t>
            </w:r>
            <w:r w:rsidR="00952260">
              <w:t xml:space="preserve"> </w:t>
            </w:r>
            <w:r w:rsidR="00952260">
              <w:fldChar w:fldCharType="begin">
                <w:fldData xml:space="preserve">PEVuZE5vdGU+PENpdGU+PEF1dGhvcj5TY2h3ZWlja2VydDwvQXV0aG9yPjxZZWFyPjIwMDk8L1ll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=
</w:fldData>
              </w:fldChar>
            </w:r>
            <w:r w:rsidR="00952260">
              <w:instrText xml:space="preserve"> ADDIN EN.CITE </w:instrText>
            </w:r>
            <w:r w:rsidR="00952260">
              <w:fldChar w:fldCharType="begin">
                <w:fldData xml:space="preserve">PEVuZE5vdGU+PENpdGU+PEF1dGhvcj5TY2h3ZWlja2VydDwvQXV0aG9yPjxZZWFyPjIwMDk8L1ll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=
</w:fldData>
              </w:fldChar>
            </w:r>
            <w:r w:rsidR="00952260">
              <w:instrText xml:space="preserve"> ADDIN EN.CITE.DATA </w:instrText>
            </w:r>
            <w:r w:rsidR="00952260">
              <w:fldChar w:fldCharType="end"/>
            </w:r>
            <w:r w:rsidR="00952260">
              <w:fldChar w:fldCharType="separate"/>
            </w:r>
            <w:r w:rsidR="00952260">
              <w:rPr>
                <w:noProof/>
              </w:rPr>
              <w:t>[1, 3]</w:t>
            </w:r>
            <w:r w:rsidR="00952260">
              <w:fldChar w:fldCharType="end"/>
            </w:r>
            <w:r w:rsidR="00952260">
              <w:t>.</w:t>
            </w:r>
            <w:r w:rsidRPr="006064D5">
              <w:t xml:space="preserve"> </w:t>
            </w:r>
          </w:p>
          <w:p w14:paraId="73E80C3A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Each of the following phrases was used in 1 unique study:</w:t>
            </w:r>
          </w:p>
          <w:p w14:paraId="73E80C3B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“Decrease in mental status or agitation preventing posture maintenance”</w:t>
            </w:r>
            <w:r w:rsidR="00952260">
              <w:t xml:space="preserve"> </w:t>
            </w:r>
            <w:r w:rsidR="00952260">
              <w:fldChar w:fldCharType="begin"/>
            </w:r>
            <w:r w:rsidR="00952260">
              <w:instrText xml:space="preserve"> ADDIN EN.CITE &lt;EndNote&gt;&lt;Cite&gt;&lt;Author&gt;Hildreth&lt;/Author&gt;&lt;Year&gt;2010&lt;/Year&gt;&lt;RecNum&gt;1676&lt;/RecNum&gt;&lt;DisplayText&gt;[5]&lt;/DisplayText&gt;&lt;record&gt;&lt;rec-number&gt;1676&lt;/rec-number&gt;&lt;foreign-keys&gt;&lt;key app="EN" db-id="v9razzrwmtv29zeet5tvadzm9d5dffdd0s55" timestamp="1507232800"&gt;1676&lt;/key&gt;&lt;/foreign-keys&gt;&lt;ref-type name="Journal Article"&gt;17&lt;/ref-type&gt;&lt;contributors&gt;&lt;authors&gt;&lt;author&gt;Hildreth, Amy N.&lt;/author&gt;&lt;author&gt;Enniss, Toby&lt;/author&gt;&lt;author&gt;Martin, Robert S.&lt;/author&gt;&lt;author&gt;Miller, Preston R.&lt;/author&gt;&lt;author&gt;Mitten-Long, Donna&lt;/author&gt;&lt;author&gt;Gasaway, Janice&lt;/author&gt;&lt;author&gt;Ebert, Fran&lt;/author&gt;&lt;author&gt;Butcher, Wendy&lt;/author&gt;&lt;author&gt;Browder, Kevin&lt;/author&gt;&lt;author&gt;Chang, Michael C.&lt;/author&gt;&lt;author&gt;Hoth, Jason J.&lt;/author&gt;&lt;author&gt;Mowery, Nathan T.&lt;/author&gt;&lt;author&gt;Meredith, J. W.&lt;/author&gt;&lt;/authors&gt;&lt;/contributors&gt;&lt;auth-address&gt;Department of Surgery, Wake Forest University, Winston-Salem, North Carolina 27157, USA. ahildret@wfubmc.edu&lt;/auth-address&gt;&lt;titles&gt;&lt;title&gt;Surgical intensive care unit mobility is increased after institution of a computerized mobility order set and intensive care unit mobility protocol: a prospective cohort analysis&lt;/title&gt;&lt;secondary-title&gt;Am. Surg.&lt;/secondary-title&gt;&lt;/titles&gt;&lt;periodical&gt;&lt;full-title&gt;Am. Surg.&lt;/full-title&gt;&lt;/periodical&gt;&lt;pages&gt;818-822&lt;/pages&gt;&lt;volume&gt;76&lt;/volume&gt;&lt;number&gt;8&lt;/number&gt;&lt;keywords&gt;&lt;keyword&gt;PAD-ES Early Mobility Manuscript&lt;/keyword&gt;&lt;/keywords&gt;&lt;dates&gt;&lt;year&gt;2010&lt;/year&gt;&lt;pub-dates&gt;&lt;date&gt;2010/8&lt;/date&gt;&lt;/pub-dates&gt;&lt;/dates&gt;&lt;isbn&gt;0003-1348&lt;/isbn&gt;&lt;urls&gt;&lt;related-urls&gt;&lt;url&gt;https://www.ncbi.nlm.nih.gov/pubmed/20726410&lt;/url&gt;&lt;url&gt;http://www.ingentaconnect.com/openurl?genre=article&amp;amp;issn=0003-1348&amp;amp;volume=76&amp;amp;issue=8&amp;amp;spage=818&amp;amp;aulast=Hildreth&lt;/url&gt;&lt;url&gt;http://openurl.ingenta.com/content/nlm?genre=article&amp;amp;issn=0003-1348&amp;amp;volume=76&amp;amp;issue=8&amp;amp;spage=818&amp;amp;aulast=Hildreth&lt;/url&gt;&lt;/related-urls&gt;&lt;/urls&gt;&lt;/record&gt;&lt;/Cite&gt;&lt;/EndNote&gt;</w:instrText>
            </w:r>
            <w:r w:rsidR="00952260">
              <w:fldChar w:fldCharType="separate"/>
            </w:r>
            <w:r w:rsidR="00952260">
              <w:rPr>
                <w:noProof/>
              </w:rPr>
              <w:t>[5]</w:t>
            </w:r>
            <w:r w:rsidR="00952260">
              <w:fldChar w:fldCharType="end"/>
            </w:r>
            <w:r w:rsidR="00952260" w:rsidRPr="006064D5">
              <w:t xml:space="preserve"> </w:t>
            </w:r>
          </w:p>
          <w:p w14:paraId="73E80C3C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“Development of lightheadedness”</w:t>
            </w:r>
            <w:r w:rsidR="00952260">
              <w:t xml:space="preserve"> </w:t>
            </w:r>
            <w:r w:rsidR="00952260">
              <w:fldChar w:fldCharType="begin"/>
            </w:r>
            <w:r w:rsidR="00952260">
              <w:instrText xml:space="preserve"> ADDIN EN.CITE &lt;EndNote&gt;&lt;Cite&gt;&lt;Author&gt;Moss&lt;/Author&gt;&lt;Year&gt;2016&lt;/Year&gt;&lt;RecNum&gt;489&lt;/RecNum&gt;&lt;DisplayText&gt;[6]&lt;/DisplayText&gt;&lt;record&gt;&lt;rec-number&gt;489&lt;/rec-number&gt;&lt;foreign-keys&gt;&lt;key app="EN" db-id="v9razzrwmtv29zeet5tvadzm9d5dffdd0s55" timestamp="1507232726"&gt;489&lt;/key&gt;&lt;/foreign-keys&gt;&lt;ref-type name="Journal Article"&gt;17&lt;/ref-type&gt;&lt;contributors&gt;&lt;authors&gt;&lt;author&gt;Moss, Marc&lt;/author&gt;&lt;author&gt;Nordon-Craft, Amy&lt;/author&gt;&lt;author&gt;Malone, Dan&lt;/author&gt;&lt;author&gt;Van Pelt, David&lt;/author&gt;&lt;author&gt;Frankel, Stephen K.&lt;/author&gt;&lt;author&gt;Warner, Mary Laird&lt;/author&gt;&lt;author&gt;Kriekels, Wendy&lt;/author&gt;&lt;author&gt;McNulty, Monica&lt;/author&gt;&lt;author&gt;Fairclough, Diane L.&lt;/author&gt;&lt;author&gt;Schenkman, Margaret&lt;/author&gt;&lt;/authors&gt;&lt;/contributors&gt;&lt;titles&gt;&lt;title&gt;A Randomized Trial of an Intensive Physical Therapy Program for Patients with Acute Respiratory Failure&lt;/title&gt;&lt;secondary-title&gt;Am. J. Respir. Crit. Care Med.&lt;/secondary-title&gt;&lt;/titles&gt;&lt;periodical&gt;&lt;full-title&gt;Am. J. Respir. Crit. Care Med.&lt;/full-title&gt;&lt;/periodical&gt;&lt;pages&gt;1101-1110&lt;/pages&gt;&lt;volume&gt;193&lt;/volume&gt;&lt;number&gt;10&lt;/number&gt;&lt;keywords&gt;&lt;keyword&gt;ICU Rehab 2016&lt;/keyword&gt;&lt;keyword&gt;PAD-ES Early Mobility Manuscript&lt;/keyword&gt;&lt;/keywords&gt;&lt;dates&gt;&lt;year&gt;2016&lt;/year&gt;&lt;pub-dates&gt;&lt;date&gt;2016/5/15&lt;/date&gt;&lt;/pub-dates&gt;&lt;/dates&gt;&lt;isbn&gt;1073-449X&lt;/isbn&gt;&lt;urls&gt;&lt;related-urls&gt;&lt;url&gt;http://dx.doi.org/10.1164/rccm.201505-1039OC&lt;/url&gt;&lt;url&gt;https://www.ncbi.nlm.nih.gov/pmc/articles/PMC4872662&lt;/url&gt;&lt;/related-urls&gt;&lt;/urls&gt;&lt;electronic-resource-num&gt;10.1164/rccm.201505-1039OC&lt;/electronic-resource-num&gt;&lt;/record&gt;&lt;/Cite&gt;&lt;/EndNote&gt;</w:instrText>
            </w:r>
            <w:r w:rsidR="00952260">
              <w:fldChar w:fldCharType="separate"/>
            </w:r>
            <w:r w:rsidR="00952260">
              <w:rPr>
                <w:noProof/>
              </w:rPr>
              <w:t>[6]</w:t>
            </w:r>
            <w:r w:rsidR="00952260">
              <w:fldChar w:fldCharType="end"/>
            </w:r>
            <w:r w:rsidR="00952260" w:rsidRPr="006064D5">
              <w:t xml:space="preserve"> </w:t>
            </w:r>
          </w:p>
          <w:p w14:paraId="73E80C3D" w14:textId="77777777" w:rsidR="001C41C4" w:rsidRPr="006064D5" w:rsidRDefault="001C41C4" w:rsidP="0095226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“Patient becomes drowsy or unable to follow commands”</w:t>
            </w:r>
            <w:r w:rsidR="00952260">
              <w:t xml:space="preserve"> </w:t>
            </w:r>
            <w:r w:rsidR="00952260">
              <w:fldChar w:fldCharType="begin"/>
            </w:r>
            <w:r w:rsidR="00952260">
              <w:instrText xml:space="preserve"> ADDIN EN.CITE &lt;EndNote&gt;&lt;Cite&gt;&lt;Author&gt;Berney&lt;/Author&gt;&lt;Year&gt;2012&lt;/Year&gt;&lt;RecNum&gt;1670&lt;/RecNum&gt;&lt;DisplayText&gt;[4]&lt;/DisplayText&gt;&lt;record&gt;&lt;rec-number&gt;1670&lt;/rec-number&gt;&lt;foreign-keys&gt;&lt;key app="EN" db-id="v9razzrwmtv29zeet5tvadzm9d5dffdd0s55" timestamp="1507232799"&gt;1670&lt;/key&gt;&lt;/foreign-keys&gt;&lt;ref-type name="Journal Article"&gt;17&lt;/ref-type&gt;&lt;contributors&gt;&lt;authors&gt;&lt;author&gt;Berney, Sue&lt;/author&gt;&lt;author&gt;Haines, Kimberley&lt;/author&gt;&lt;author&gt;Skinner, Elizabeth H.&lt;/author&gt;&lt;author&gt;Denehy, Linda&lt;/author&gt;&lt;/authors&gt;&lt;/contributors&gt;&lt;auth-address&gt;BPhysiotherapy, Intensive Care Unit, Austin Hospital, Melbourne, Victoria, Australia. sue.berney@austin.org.au&lt;/auth-address&gt;&lt;titles&gt;&lt;title&gt;Safety and feasibility of an exercise prescription approach to rehabilitation across the continuum of care for survivors of critical illness&lt;/title&gt;&lt;secondary-title&gt;Phys. Ther.&lt;/secondary-title&gt;&lt;/titles&gt;&lt;periodical&gt;&lt;full-title&gt;Phys. Ther.&lt;/full-title&gt;&lt;/periodical&gt;&lt;pages&gt;1524-1535&lt;/pages&gt;&lt;volume&gt;92&lt;/volume&gt;&lt;number&gt;12&lt;/number&gt;&lt;keywords&gt;&lt;keyword&gt;PAD-ES Early Mobility Manuscript&lt;/keyword&gt;&lt;/keywords&gt;&lt;dates&gt;&lt;year&gt;2012&lt;/year&gt;&lt;pub-dates&gt;&lt;date&gt;2012/12&lt;/date&gt;&lt;/pub-dates&gt;&lt;/dates&gt;&lt;isbn&gt;0031-9023&lt;/isbn&gt;&lt;urls&gt;&lt;related-urls&gt;&lt;url&gt;http://dx.doi.org/10.2522/ptj.20110406&lt;/url&gt;&lt;url&gt;https://www.ncbi.nlm.nih.gov/pubmed/22879441&lt;/url&gt;&lt;url&gt;https://academic.oup.com/ptj/article-lookup/doi/10.2522/ptj.20110406&lt;/url&gt;&lt;url&gt;http://search.proquest.com/openview/5a5a61ae9886581917e6590be47b306b/1?pq-origsite=gscholar&amp;amp;cbl=40771&lt;/url&gt;&lt;url&gt;http://search.ebscohost.com/login.aspx?direct=true&amp;amp;profile=ehost&amp;amp;scope=site&amp;amp;authtype=crawler&amp;amp;jrnl=00319023&amp;amp;AN=84639559&amp;amp;h=uU1VBaZUhEftL2uzVK9Mok8JLP7qOOiT4fzsrv7CNtyQJ2EfCVqhfEMOPvzFLfVurYJfhfEhQx3FkO%2BwYvODgA%3D%3D&amp;amp;crl=f&lt;/url&gt;&lt;/related-urls&gt;&lt;pdf-urls&gt;&lt;url&gt;All Papers/B/Berney et al. 2012 - Safety and feasibility of an exercise prescription ... tation across the continuum of care for survivors of critical illness.pdf&lt;/url&gt;&lt;/pdf-urls&gt;&lt;/urls&gt;&lt;electronic-resource-num&gt;10.2522/ptj.20110406&lt;/electronic-resource-num&gt;&lt;/record&gt;&lt;/Cite&gt;&lt;/EndNote&gt;</w:instrText>
            </w:r>
            <w:r w:rsidR="00952260">
              <w:fldChar w:fldCharType="separate"/>
            </w:r>
            <w:r w:rsidR="00952260">
              <w:rPr>
                <w:noProof/>
              </w:rPr>
              <w:t>[4]</w:t>
            </w:r>
            <w:r w:rsidR="00952260">
              <w:fldChar w:fldCharType="end"/>
            </w:r>
          </w:p>
        </w:tc>
      </w:tr>
      <w:tr w:rsidR="001C41C4" w:rsidRPr="006064D5" w14:paraId="73E80C40" w14:textId="77777777" w:rsidTr="000B6B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20" w:type="dxa"/>
            <w:gridSpan w:val="4"/>
          </w:tcPr>
          <w:p w14:paraId="73E80C3F" w14:textId="77777777" w:rsidR="001C41C4" w:rsidRPr="006064D5" w:rsidRDefault="001C41C4" w:rsidP="000B6BDF">
            <w:pPr>
              <w:jc w:val="center"/>
            </w:pPr>
            <w:r>
              <w:rPr>
                <w:color w:val="auto"/>
              </w:rPr>
              <w:lastRenderedPageBreak/>
              <w:t>Hematologic</w:t>
            </w:r>
          </w:p>
        </w:tc>
      </w:tr>
      <w:tr w:rsidR="001C41C4" w:rsidRPr="006064D5" w14:paraId="73E80C45" w14:textId="77777777" w:rsidTr="000B6B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73E80C41" w14:textId="77777777" w:rsidR="001C41C4" w:rsidRPr="006064D5" w:rsidRDefault="001C41C4" w:rsidP="000B6BDF">
            <w:pPr>
              <w:rPr>
                <w:color w:val="auto"/>
              </w:rPr>
            </w:pPr>
            <w:r w:rsidRPr="006064D5">
              <w:rPr>
                <w:color w:val="auto"/>
              </w:rPr>
              <w:t>Bleeding</w:t>
            </w:r>
          </w:p>
        </w:tc>
        <w:tc>
          <w:tcPr>
            <w:tcW w:w="1890" w:type="dxa"/>
          </w:tcPr>
          <w:p w14:paraId="73E80C42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30" w:type="dxa"/>
          </w:tcPr>
          <w:p w14:paraId="73E80C43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8370" w:type="dxa"/>
          </w:tcPr>
          <w:p w14:paraId="73E80C44" w14:textId="77777777" w:rsidR="001C41C4" w:rsidRPr="006064D5" w:rsidRDefault="001C41C4" w:rsidP="002C77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9 studies   used the new occurrence of bleeding</w:t>
            </w:r>
            <w:r w:rsidR="00952260">
              <w:t xml:space="preserve"> </w:t>
            </w:r>
            <w:r w:rsidR="00952260">
              <w:fldChar w:fldCharType="begin">
                <w:fldData xml:space="preserve">PEVuZE5vdGU+PENpdGU+PEF1dGhvcj5Gb3dsb3c8L0F1dGhvcj48WWVhcj4xOTk1PC9ZZWFyPjxS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</w:fldData>
              </w:fldChar>
            </w:r>
            <w:r w:rsidR="002C77FF">
              <w:instrText xml:space="preserve"> ADDIN EN.CITE </w:instrText>
            </w:r>
            <w:r w:rsidR="002C77FF">
              <w:fldChar w:fldCharType="begin">
                <w:fldData xml:space="preserve">PEVuZE5vdGU+PENpdGU+PEF1dGhvcj5Gb3dsb3c8L0F1dGhvcj48WWVhcj4xOTk1PC9ZZWFyPjxS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</w:fldData>
              </w:fldChar>
            </w:r>
            <w:r w:rsidR="002C77FF">
              <w:instrText xml:space="preserve"> ADDIN EN.CITE.DATA </w:instrText>
            </w:r>
            <w:r w:rsidR="002C77FF">
              <w:fldChar w:fldCharType="end"/>
            </w:r>
            <w:r w:rsidR="00952260">
              <w:fldChar w:fldCharType="separate"/>
            </w:r>
            <w:r w:rsidR="002C77FF">
              <w:rPr>
                <w:noProof/>
              </w:rPr>
              <w:t>[1, 2, 4, 8, 9, 11, 12, 16]</w:t>
            </w:r>
            <w:r w:rsidR="00952260">
              <w:fldChar w:fldCharType="end"/>
            </w:r>
            <w:r w:rsidRPr="006064D5">
              <w:t>,</w:t>
            </w:r>
            <w:r w:rsidR="00952260">
              <w:rPr>
                <w:vertAlign w:val="superscript"/>
              </w:rPr>
              <w:t xml:space="preserve"> </w:t>
            </w:r>
            <w:r w:rsidRPr="006064D5">
              <w:t xml:space="preserve"> including </w:t>
            </w:r>
            <w:r>
              <w:t>gastrointestinal</w:t>
            </w:r>
            <w:r w:rsidRPr="006064D5">
              <w:t xml:space="preserve"> bleeding (1 study)</w:t>
            </w:r>
            <w:r w:rsidR="00822C03">
              <w:t xml:space="preserve"> </w:t>
            </w:r>
            <w:r w:rsidR="00952260">
              <w:fldChar w:fldCharType="begin">
                <w:fldData xml:space="preserve">PEVuZE5vdGU+PENpdGU+PEF1dGhvcj5TY2h3ZWlja2VydDwvQXV0aG9yPjxZZWFyPjIwMDk8L1ll
YXI+PFJlY051bT42MDwvUmVjTnVtPjxEaXNwbGF5VGV4dD5bMV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      </w:fldChar>
            </w:r>
            <w:r w:rsidR="00952260">
              <w:instrText xml:space="preserve"> ADDIN EN.CITE </w:instrText>
            </w:r>
            <w:r w:rsidR="00952260">
              <w:fldChar w:fldCharType="begin">
                <w:fldData xml:space="preserve">PEVuZE5vdGU+PENpdGU+PEF1dGhvcj5TY2h3ZWlja2VydDwvQXV0aG9yPjxZZWFyPjIwMDk8L1ll
YXI+PFJlY051bT42MDwvUmVjTnVtPjxEaXNwbGF5VGV4dD5bMV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      </w:fldChar>
            </w:r>
            <w:r w:rsidR="00952260">
              <w:instrText xml:space="preserve"> ADDIN EN.CITE.DATA </w:instrText>
            </w:r>
            <w:r w:rsidR="00952260">
              <w:fldChar w:fldCharType="end"/>
            </w:r>
            <w:r w:rsidR="00952260">
              <w:fldChar w:fldCharType="separate"/>
            </w:r>
            <w:r w:rsidR="00952260">
              <w:rPr>
                <w:noProof/>
              </w:rPr>
              <w:t>[1]</w:t>
            </w:r>
            <w:r w:rsidR="00952260">
              <w:fldChar w:fldCharType="end"/>
            </w:r>
            <w:r w:rsidRPr="006064D5">
              <w:t>, to stop a session</w:t>
            </w:r>
          </w:p>
        </w:tc>
      </w:tr>
      <w:tr w:rsidR="001C41C4" w:rsidRPr="006064D5" w14:paraId="73E80C47" w14:textId="77777777" w:rsidTr="000B6B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20" w:type="dxa"/>
            <w:gridSpan w:val="4"/>
          </w:tcPr>
          <w:p w14:paraId="73E80C46" w14:textId="77777777" w:rsidR="001C41C4" w:rsidRPr="006064D5" w:rsidRDefault="001C41C4" w:rsidP="000B6BDF">
            <w:pPr>
              <w:jc w:val="center"/>
            </w:pPr>
            <w:r w:rsidRPr="006064D5">
              <w:rPr>
                <w:color w:val="auto"/>
              </w:rPr>
              <w:t>Other</w:t>
            </w:r>
          </w:p>
        </w:tc>
      </w:tr>
      <w:tr w:rsidR="001C41C4" w:rsidRPr="006064D5" w14:paraId="73E80C4C" w14:textId="77777777" w:rsidTr="000B6B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73E80C48" w14:textId="77777777" w:rsidR="001C41C4" w:rsidRPr="006064D5" w:rsidRDefault="001C41C4" w:rsidP="000B6BDF">
            <w:pPr>
              <w:rPr>
                <w:color w:val="auto"/>
              </w:rPr>
            </w:pPr>
            <w:r w:rsidRPr="006064D5">
              <w:rPr>
                <w:color w:val="auto"/>
              </w:rPr>
              <w:t>Device removal/ malfunction—Vascular access device, including devices inserted at a femoral site</w:t>
            </w:r>
          </w:p>
        </w:tc>
        <w:tc>
          <w:tcPr>
            <w:tcW w:w="1890" w:type="dxa"/>
          </w:tcPr>
          <w:p w14:paraId="73E80C49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30" w:type="dxa"/>
          </w:tcPr>
          <w:p w14:paraId="73E80C4A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8370" w:type="dxa"/>
          </w:tcPr>
          <w:p w14:paraId="73E80C4B" w14:textId="77777777" w:rsidR="001C41C4" w:rsidRPr="006064D5" w:rsidRDefault="001C41C4" w:rsidP="002C77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3 unique studies specifically addressed the malfunction (e.g., dampened waveform) or unintentional removal of a vascular access device to stop a session</w:t>
            </w:r>
            <w:r w:rsidR="00952260">
              <w:t xml:space="preserve"> </w:t>
            </w:r>
            <w:r w:rsidR="00952260">
              <w:fldChar w:fldCharType="begin">
                <w:fldData xml:space="preserve">PEVuZE5vdGU+PENpdGU+PEF1dGhvcj5Gb3dsb3c8L0F1dGhvcj48WWVhcj4xOTk1PC9ZZWFyPjxS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</w:fldData>
              </w:fldChar>
            </w:r>
            <w:r w:rsidR="002C77FF">
              <w:instrText xml:space="preserve"> ADDIN EN.CITE </w:instrText>
            </w:r>
            <w:r w:rsidR="002C77FF">
              <w:fldChar w:fldCharType="begin">
                <w:fldData xml:space="preserve">PEVuZE5vdGU+PENpdGU+PEF1dGhvcj5Gb3dsb3c8L0F1dGhvcj48WWVhcj4xOTk1PC9ZZWFyPjxS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</w:fldData>
              </w:fldChar>
            </w:r>
            <w:r w:rsidR="002C77FF">
              <w:instrText xml:space="preserve"> ADDIN EN.CITE.DATA </w:instrText>
            </w:r>
            <w:r w:rsidR="002C77FF">
              <w:fldChar w:fldCharType="end"/>
            </w:r>
            <w:r w:rsidR="00952260">
              <w:fldChar w:fldCharType="separate"/>
            </w:r>
            <w:r w:rsidR="002C77FF">
              <w:rPr>
                <w:noProof/>
              </w:rPr>
              <w:t>[8, 9, 16]</w:t>
            </w:r>
            <w:r w:rsidR="00952260">
              <w:fldChar w:fldCharType="end"/>
            </w:r>
            <w:r w:rsidRPr="006064D5">
              <w:t>.</w:t>
            </w:r>
          </w:p>
        </w:tc>
      </w:tr>
      <w:tr w:rsidR="001C41C4" w:rsidRPr="006064D5" w14:paraId="73E80C53" w14:textId="77777777" w:rsidTr="000B6B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73E80C4D" w14:textId="77777777" w:rsidR="001C41C4" w:rsidRPr="006064D5" w:rsidRDefault="001C41C4" w:rsidP="000B6BDF">
            <w:pPr>
              <w:rPr>
                <w:color w:val="auto"/>
              </w:rPr>
            </w:pPr>
            <w:r w:rsidRPr="006064D5">
              <w:rPr>
                <w:color w:val="auto"/>
              </w:rPr>
              <w:t>Device removal/malfunction--Other</w:t>
            </w:r>
          </w:p>
        </w:tc>
        <w:tc>
          <w:tcPr>
            <w:tcW w:w="1890" w:type="dxa"/>
          </w:tcPr>
          <w:p w14:paraId="73E80C4E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530" w:type="dxa"/>
          </w:tcPr>
          <w:p w14:paraId="73E80C4F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8370" w:type="dxa"/>
          </w:tcPr>
          <w:p w14:paraId="73E80C50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 xml:space="preserve">2 studies had stop criteria </w:t>
            </w:r>
            <w:r>
              <w:t>for</w:t>
            </w:r>
            <w:r w:rsidRPr="006064D5">
              <w:t xml:space="preserve"> other indwelling lines or catheters malfunction</w:t>
            </w:r>
            <w:r>
              <w:t xml:space="preserve"> or removal</w:t>
            </w:r>
            <w:r w:rsidRPr="006064D5">
              <w:t>.</w:t>
            </w:r>
          </w:p>
          <w:p w14:paraId="73E80C51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>1 study used the phrase “indwelling catheter prolapse</w:t>
            </w:r>
            <w:r w:rsidR="00952260">
              <w:t xml:space="preserve"> </w:t>
            </w:r>
            <w:r w:rsidR="00952260">
              <w:fldChar w:fldCharType="begin">
                <w:fldData xml:space="preserve">PEVuZE5vdGU+PENpdGU+PEF1dGhvcj5Eb25nPC9BdXRob3I+PFllYXI+MjAxNDwvWWVhcj48UmVj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</w:fldData>
              </w:fldChar>
            </w:r>
            <w:r w:rsidR="00952260">
              <w:instrText xml:space="preserve"> ADDIN EN.CITE </w:instrText>
            </w:r>
            <w:r w:rsidR="00952260">
              <w:fldChar w:fldCharType="begin">
                <w:fldData xml:space="preserve">PEVuZE5vdGU+PENpdGU+PEF1dGhvcj5Eb25nPC9BdXRob3I+PFllYXI+MjAxNDwvWWVhcj48UmVj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</w:fldData>
              </w:fldChar>
            </w:r>
            <w:r w:rsidR="00952260">
              <w:instrText xml:space="preserve"> ADDIN EN.CITE.DATA </w:instrText>
            </w:r>
            <w:r w:rsidR="00952260">
              <w:fldChar w:fldCharType="end"/>
            </w:r>
            <w:r w:rsidR="00952260">
              <w:fldChar w:fldCharType="separate"/>
            </w:r>
            <w:r w:rsidR="00952260">
              <w:rPr>
                <w:noProof/>
              </w:rPr>
              <w:t>[9]</w:t>
            </w:r>
            <w:r w:rsidR="00952260">
              <w:fldChar w:fldCharType="end"/>
            </w:r>
            <w:r w:rsidRPr="006064D5">
              <w:t>.</w:t>
            </w:r>
            <w:hyperlink w:anchor="_ENREF_9" w:tooltip="Dong, 2014 #47" w:history="1"/>
          </w:p>
          <w:p w14:paraId="73E80C52" w14:textId="77777777" w:rsidR="001C41C4" w:rsidRPr="006064D5" w:rsidRDefault="001C41C4" w:rsidP="0095226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>1 study specified percutaneous feeding, nasogastric, and chest tube</w:t>
            </w:r>
            <w:r w:rsidR="00952260">
              <w:t xml:space="preserve"> </w:t>
            </w:r>
            <w:r w:rsidR="00952260">
              <w:fldChar w:fldCharType="begin"/>
            </w:r>
            <w:r w:rsidR="00952260">
              <w:instrText xml:space="preserve"> ADDIN EN.CITE &lt;EndNote&gt;&lt;Cite&gt;&lt;Author&gt;Kho&lt;/Author&gt;&lt;Year&gt;2012&lt;/Year&gt;&lt;RecNum&gt;269&lt;/RecNum&gt;&lt;DisplayText&gt;[8]&lt;/DisplayText&gt;&lt;record&gt;&lt;rec-number&gt;269&lt;/rec-number&gt;&lt;foreign-keys&gt;&lt;key app="EN" db-id="v9razzrwmtv29zeet5tvadzm9d5dffdd0s55" timestamp="1507232714"&gt;269&lt;/key&gt;&lt;/foreign-keys&gt;&lt;ref-type name="Journal Article"&gt;17&lt;/ref-type&gt;&lt;contributors&gt;&lt;authors&gt;&lt;author&gt;Kho, Michelle E.&lt;/author&gt;&lt;author&gt;Damluji, Abdulla&lt;/author&gt;&lt;author&gt;Zanni, Jennifer M.&lt;/author&gt;&lt;author&gt;Needham, Dale M.&lt;/author&gt;&lt;/authors&gt;&lt;/contributors&gt;&lt;titles&gt;&lt;title&gt;Feasibility and observed safety of interactive video games for physical rehabilitation in the intensive care unit: a case series&lt;/title&gt;&lt;secondary-title&gt;J. Crit. Care&lt;/secondary-title&gt;&lt;/titles&gt;&lt;periodical&gt;&lt;full-title&gt;J. Crit. Care&lt;/full-title&gt;&lt;/periodical&gt;&lt;pages&gt;219.e1-6&lt;/pages&gt;&lt;volume&gt;27&lt;/volume&gt;&lt;number&gt;2&lt;/number&gt;&lt;keywords&gt;&lt;keyword&gt;ICU Rehab 2016&lt;/keyword&gt;&lt;keyword&gt;PAD-ES Early Mobility Manuscript&lt;/keyword&gt;&lt;/keywords&gt;&lt;dates&gt;&lt;year&gt;2012&lt;/year&gt;&lt;pub-dates&gt;&lt;date&gt;2012/4&lt;/date&gt;&lt;/pub-dates&gt;&lt;/dates&gt;&lt;isbn&gt;0883-9441&lt;/isbn&gt;&lt;urls&gt;&lt;related-urls&gt;&lt;url&gt;http://dx.doi.org/10.1016/j.jcrc.2011.08.017&lt;/url&gt;&lt;/related-urls&gt;&lt;/urls&gt;&lt;electronic-resource-num&gt;10.1016/j.jcrc.2011.08.017&lt;/electronic-resource-num&gt;&lt;/record&gt;&lt;/Cite&gt;&lt;/EndNote&gt;</w:instrText>
            </w:r>
            <w:r w:rsidR="00952260">
              <w:fldChar w:fldCharType="separate"/>
            </w:r>
            <w:r w:rsidR="00952260">
              <w:rPr>
                <w:noProof/>
              </w:rPr>
              <w:t>[8]</w:t>
            </w:r>
            <w:r w:rsidR="00952260">
              <w:fldChar w:fldCharType="end"/>
            </w:r>
            <w:r w:rsidR="00952260">
              <w:t>.</w:t>
            </w:r>
          </w:p>
        </w:tc>
      </w:tr>
      <w:tr w:rsidR="001C41C4" w:rsidRPr="006064D5" w14:paraId="73E80C5B" w14:textId="77777777" w:rsidTr="000B6B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73E80C54" w14:textId="77777777" w:rsidR="001C41C4" w:rsidRPr="006064D5" w:rsidRDefault="001C41C4" w:rsidP="000B6BDF">
            <w:pPr>
              <w:rPr>
                <w:color w:val="auto"/>
              </w:rPr>
            </w:pPr>
            <w:r w:rsidRPr="006064D5">
              <w:rPr>
                <w:color w:val="auto"/>
              </w:rPr>
              <w:t>Clinical signs of distress</w:t>
            </w:r>
          </w:p>
        </w:tc>
        <w:tc>
          <w:tcPr>
            <w:tcW w:w="1890" w:type="dxa"/>
          </w:tcPr>
          <w:p w14:paraId="73E80C55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30" w:type="dxa"/>
          </w:tcPr>
          <w:p w14:paraId="73E80C56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8370" w:type="dxa"/>
          </w:tcPr>
          <w:p w14:paraId="73E80C57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 xml:space="preserve">4 unique studies reported additional parameters of clinical distress to guide cessation of a session. </w:t>
            </w:r>
          </w:p>
          <w:p w14:paraId="73E80C58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 xml:space="preserve">2 studies </w:t>
            </w:r>
            <w:proofErr w:type="gramStart"/>
            <w:r w:rsidRPr="006064D5">
              <w:t>stated</w:t>
            </w:r>
            <w:proofErr w:type="gramEnd"/>
            <w:r w:rsidRPr="006064D5">
              <w:t xml:space="preserve"> “Respiratory distress evidenced by nonverbal cures or gestures”</w:t>
            </w:r>
            <w:r w:rsidR="00952260">
              <w:t xml:space="preserve"> </w:t>
            </w:r>
            <w:r w:rsidR="00952260">
              <w:fldChar w:fldCharType="begin">
                <w:fldData xml:space="preserve">PEVuZE5vdGU+PENpdGU+PEF1dGhvcj5TY2h3ZWlja2VydDwvQXV0aG9yPjxZZWFyPjIwMDk8L1ll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=
</w:fldData>
              </w:fldChar>
            </w:r>
            <w:r w:rsidR="00952260">
              <w:instrText xml:space="preserve"> ADDIN EN.CITE </w:instrText>
            </w:r>
            <w:r w:rsidR="00952260">
              <w:fldChar w:fldCharType="begin">
                <w:fldData xml:space="preserve">PEVuZE5vdGU+PENpdGU+PEF1dGhvcj5TY2h3ZWlja2VydDwvQXV0aG9yPjxZZWFyPjIwMDk8L1ll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=
</w:fldData>
              </w:fldChar>
            </w:r>
            <w:r w:rsidR="00952260">
              <w:instrText xml:space="preserve"> ADDIN EN.CITE.DATA </w:instrText>
            </w:r>
            <w:r w:rsidR="00952260">
              <w:fldChar w:fldCharType="end"/>
            </w:r>
            <w:r w:rsidR="00952260">
              <w:fldChar w:fldCharType="separate"/>
            </w:r>
            <w:r w:rsidR="00952260">
              <w:rPr>
                <w:noProof/>
              </w:rPr>
              <w:t>[1, 3]</w:t>
            </w:r>
            <w:r w:rsidR="00952260">
              <w:fldChar w:fldCharType="end"/>
            </w:r>
            <w:r w:rsidR="0024056F">
              <w:t>.</w:t>
            </w:r>
            <w:hyperlink w:anchor="_ENREF_1" w:tooltip="Schweickert, 2009 #6" w:history="1"/>
          </w:p>
          <w:p w14:paraId="73E80C59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1 study stated “cardiorespiratory distress”, not defined</w:t>
            </w:r>
            <w:r w:rsidR="0024056F">
              <w:t xml:space="preserve"> </w:t>
            </w:r>
            <w:r w:rsidR="0024056F">
              <w:fldChar w:fldCharType="begin"/>
            </w:r>
            <w:r w:rsidR="0024056F">
              <w:instrText xml:space="preserve"> ADDIN EN.CITE &lt;EndNote&gt;&lt;Cite&gt;&lt;Author&gt;Burtin&lt;/Author&gt;&lt;Year&gt;2009&lt;/Year&gt;&lt;RecNum&gt;1656&lt;/RecNum&gt;&lt;DisplayText&gt;[7]&lt;/DisplayText&gt;&lt;record&gt;&lt;rec-number&gt;1656&lt;/rec-number&gt;&lt;foreign-keys&gt;&lt;key app="EN" db-id="v9razzrwmtv29zeet5tvadzm9d5dffdd0s55" timestamp="1507232798"&gt;1656&lt;/key&gt;&lt;/foreign-keys&gt;&lt;ref-type name="Journal Article"&gt;17&lt;/ref-type&gt;&lt;contributors&gt;&lt;authors&gt;&lt;author&gt;Burtin, Chris&lt;/author&gt;&lt;author&gt;Clerckx, Beatrix&lt;/author&gt;&lt;author&gt;Robbeets, Christophe&lt;/author&gt;&lt;author&gt;Ferdinande, Patrick&lt;/author&gt;&lt;author&gt;Langer, Daniel&lt;/author&gt;&lt;author&gt;Troosters, Thierry&lt;/author&gt;&lt;author&gt;Hermans, Greet&lt;/author&gt;&lt;author&gt;Decramer, Marc&lt;/author&gt;&lt;author&gt;Gosselink, Rik&lt;/author&gt;&lt;/authors&gt;&lt;/contributors&gt;&lt;auth-address&gt;Faculty of Kinesiology and Rehabilitation Sciences (CB, BC, CR, DL, TT, RG), Katholieke Universiteit Leuven, Leuven, Belgium.&lt;/auth-address&gt;&lt;titles&gt;&lt;title&gt;Early exercise in critically ill patients enhances short-term functional recovery&lt;/title&gt;&lt;secondary-title&gt;Crit. Care Med.&lt;/secondary-title&gt;&lt;/titles&gt;&lt;periodical&gt;&lt;full-title&gt;Crit. Care Med.&lt;/full-title&gt;&lt;/periodical&gt;&lt;pages&gt;2499-2505&lt;/pages&gt;&lt;volume&gt;37&lt;/volume&gt;&lt;number&gt;9&lt;/number&gt;&lt;keywords&gt;&lt;keyword&gt;PAD-ES Early Mobility Manuscript&lt;/keyword&gt;&lt;/keywords&gt;&lt;dates&gt;&lt;year&gt;2009&lt;/year&gt;&lt;pub-dates&gt;&lt;date&gt;2009/9&lt;/date&gt;&lt;/pub-dates&gt;&lt;/dates&gt;&lt;isbn&gt;0090-3493&lt;/isbn&gt;&lt;urls&gt;&lt;related-urls&gt;&lt;url&gt;http://dx.doi.org/10.1097/CCM.0b013e3181a38937&lt;/url&gt;&lt;url&gt;https://www.ncbi.nlm.nih.gov/pubmed/19623052&lt;/url&gt;&lt;url&gt;http://meta.wkhealth.com/pt/pt-core/template-journal/lwwgateway/media/landingpage.htm?issn=0090-3493&amp;amp;volume=37&amp;amp;issue=9&amp;amp;spage=2499&lt;/url&gt;&lt;/related-urls&gt;&lt;pdf-urls&gt;&lt;url&gt;All Papers/B/Burtin et al. 2009 - Early exercise in critically ill patients enhances short-term functional recovery.pdf&lt;/url&gt;&lt;/pdf-urls&gt;&lt;/urls&gt;&lt;electronic-resource-num&gt;10.1097/CCM.0b013e3181a38937&lt;/electronic-resource-num&gt;&lt;/record&gt;&lt;/Cite&gt;&lt;/EndNote&gt;</w:instrText>
            </w:r>
            <w:r w:rsidR="0024056F">
              <w:fldChar w:fldCharType="separate"/>
            </w:r>
            <w:r w:rsidR="0024056F">
              <w:rPr>
                <w:noProof/>
              </w:rPr>
              <w:t>[7]</w:t>
            </w:r>
            <w:r w:rsidR="0024056F">
              <w:fldChar w:fldCharType="end"/>
            </w:r>
            <w:r w:rsidR="0024056F">
              <w:t xml:space="preserve">. </w:t>
            </w:r>
          </w:p>
          <w:p w14:paraId="73E80C5A" w14:textId="77777777" w:rsidR="001C41C4" w:rsidRPr="006064D5" w:rsidRDefault="001C41C4" w:rsidP="0024056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1 study stated “Patient becomes pale and sweaty”</w:t>
            </w:r>
            <w:r w:rsidR="0024056F">
              <w:t xml:space="preserve"> </w:t>
            </w:r>
            <w:r w:rsidR="0024056F">
              <w:fldChar w:fldCharType="begin"/>
            </w:r>
            <w:r w:rsidR="0024056F">
              <w:instrText xml:space="preserve"> ADDIN EN.CITE &lt;EndNote&gt;&lt;Cite&gt;&lt;Author&gt;Berney&lt;/Author&gt;&lt;Year&gt;2012&lt;/Year&gt;&lt;RecNum&gt;1670&lt;/RecNum&gt;&lt;DisplayText&gt;[4]&lt;/DisplayText&gt;&lt;record&gt;&lt;rec-number&gt;1670&lt;/rec-number&gt;&lt;foreign-keys&gt;&lt;key app="EN" db-id="v9razzrwmtv29zeet5tvadzm9d5dffdd0s55" timestamp="1507232799"&gt;1670&lt;/key&gt;&lt;/foreign-keys&gt;&lt;ref-type name="Journal Article"&gt;17&lt;/ref-type&gt;&lt;contributors&gt;&lt;authors&gt;&lt;author&gt;Berney, Sue&lt;/author&gt;&lt;author&gt;Haines, Kimberley&lt;/author&gt;&lt;author&gt;Skinner, Elizabeth H.&lt;/author&gt;&lt;author&gt;Denehy, Linda&lt;/author&gt;&lt;/authors&gt;&lt;/contributors&gt;&lt;auth-address&gt;BPhysiotherapy, Intensive Care Unit, Austin Hospital, Melbourne, Victoria, Australia. sue.berney@austin.org.au&lt;/auth-address&gt;&lt;titles&gt;&lt;title&gt;Safety and feasibility of an exercise prescription approach to rehabilitation across the continuum of care for survivors of critical illness&lt;/title&gt;&lt;secondary-title&gt;Phys. Ther.&lt;/secondary-title&gt;&lt;/titles&gt;&lt;periodical&gt;&lt;full-title&gt;Phys. Ther.&lt;/full-title&gt;&lt;/periodical&gt;&lt;pages&gt;1524-1535&lt;/pages&gt;&lt;volume&gt;92&lt;/volume&gt;&lt;number&gt;12&lt;/number&gt;&lt;keywords&gt;&lt;keyword&gt;PAD-ES Early Mobility Manuscript&lt;/keyword&gt;&lt;/keywords&gt;&lt;dates&gt;&lt;year&gt;2012&lt;/year&gt;&lt;pub-dates&gt;&lt;date&gt;2012/12&lt;/date&gt;&lt;/pub-dates&gt;&lt;/dates&gt;&lt;isbn&gt;0031-9023&lt;/isbn&gt;&lt;urls&gt;&lt;related-urls&gt;&lt;url&gt;http://dx.doi.org/10.2522/ptj.20110406&lt;/url&gt;&lt;url&gt;https://www.ncbi.nlm.nih.gov/pubmed/22879441&lt;/url&gt;&lt;url&gt;https://academic.oup.com/ptj/article-lookup/doi/10.2522/ptj.20110406&lt;/url&gt;&lt;url&gt;http://search.proquest.com/openview/5a5a61ae9886581917e6590be47b306b/1?pq-origsite=gscholar&amp;amp;cbl=40771&lt;/url&gt;&lt;url&gt;http://search.ebscohost.com/login.aspx?direct=true&amp;amp;profile=ehost&amp;amp;scope=site&amp;amp;authtype=crawler&amp;amp;jrnl=00319023&amp;amp;AN=84639559&amp;amp;h=uU1VBaZUhEftL2uzVK9Mok8JLP7qOOiT4fzsrv7CNtyQJ2EfCVqhfEMOPvzFLfVurYJfhfEhQx3FkO%2BwYvODgA%3D%3D&amp;amp;crl=f&lt;/url&gt;&lt;/related-urls&gt;&lt;pdf-urls&gt;&lt;url&gt;All Papers/B/Berney et al. 2012 - Safety and feasibility of an exercise prescription ... tation across the continuum of care for survivors of critical illness.pdf&lt;/url&gt;&lt;/pdf-urls&gt;&lt;/urls&gt;&lt;electronic-resource-num&gt;10.2522/ptj.20110406&lt;/electronic-resource-num&gt;&lt;/record&gt;&lt;/Cite&gt;&lt;/EndNote&gt;</w:instrText>
            </w:r>
            <w:r w:rsidR="0024056F">
              <w:fldChar w:fldCharType="separate"/>
            </w:r>
            <w:r w:rsidR="0024056F">
              <w:rPr>
                <w:noProof/>
              </w:rPr>
              <w:t>[4]</w:t>
            </w:r>
            <w:r w:rsidR="0024056F">
              <w:fldChar w:fldCharType="end"/>
            </w:r>
            <w:hyperlink w:anchor="_ENREF_4" w:tooltip="Berney, 2012 #73" w:history="1"/>
            <w:r w:rsidR="0024056F">
              <w:rPr>
                <w:vertAlign w:val="superscript"/>
              </w:rPr>
              <w:t xml:space="preserve"> .</w:t>
            </w:r>
          </w:p>
        </w:tc>
      </w:tr>
      <w:tr w:rsidR="001C41C4" w:rsidRPr="006064D5" w14:paraId="73E80C60" w14:textId="77777777" w:rsidTr="000B6B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73E80C5C" w14:textId="77777777" w:rsidR="001C41C4" w:rsidRPr="006064D5" w:rsidRDefault="001C41C4" w:rsidP="000B6BDF">
            <w:pPr>
              <w:rPr>
                <w:color w:val="auto"/>
              </w:rPr>
            </w:pPr>
            <w:r w:rsidRPr="006064D5">
              <w:rPr>
                <w:color w:val="auto"/>
              </w:rPr>
              <w:lastRenderedPageBreak/>
              <w:t>Fall</w:t>
            </w:r>
          </w:p>
        </w:tc>
        <w:tc>
          <w:tcPr>
            <w:tcW w:w="1890" w:type="dxa"/>
          </w:tcPr>
          <w:p w14:paraId="73E80C5D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530" w:type="dxa"/>
          </w:tcPr>
          <w:p w14:paraId="73E80C5E" w14:textId="77777777" w:rsidR="001C41C4" w:rsidRPr="006064D5" w:rsidRDefault="001C41C4" w:rsidP="000B6B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8370" w:type="dxa"/>
          </w:tcPr>
          <w:p w14:paraId="73E80C5F" w14:textId="77777777" w:rsidR="001C41C4" w:rsidRPr="006064D5" w:rsidRDefault="001C41C4" w:rsidP="00822C0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064D5">
              <w:t>6 studies recommended stopping a session if the patient fell during mobilization</w:t>
            </w:r>
            <w:r w:rsidR="00822C03">
              <w:t xml:space="preserve"> </w:t>
            </w:r>
            <w:r w:rsidR="00822C03">
              <w:fldChar w:fldCharType="begin">
                <w:fldData xml:space="preserve">PEVuZE5vdGU+PENpdGU+PEF1dGhvcj5Qb2hsbWFuPC9BdXRob3I+PFllYXI+MjAxMDwvWWVhcj48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</w:fldData>
              </w:fldChar>
            </w:r>
            <w:r w:rsidR="00822C03">
              <w:instrText xml:space="preserve"> ADDIN EN.CITE </w:instrText>
            </w:r>
            <w:r w:rsidR="00822C03">
              <w:fldChar w:fldCharType="begin">
                <w:fldData xml:space="preserve">PEVuZE5vdGU+PENpdGU+PEF1dGhvcj5Qb2hsbWFuPC9BdXRob3I+PFllYXI+MjAxMDwvWWVhcj48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</w:fldData>
              </w:fldChar>
            </w:r>
            <w:r w:rsidR="00822C03">
              <w:instrText xml:space="preserve"> ADDIN EN.CITE.DATA </w:instrText>
            </w:r>
            <w:r w:rsidR="00822C03">
              <w:fldChar w:fldCharType="end"/>
            </w:r>
            <w:r w:rsidR="00822C03">
              <w:fldChar w:fldCharType="separate"/>
            </w:r>
            <w:r w:rsidR="00822C03">
              <w:rPr>
                <w:noProof/>
              </w:rPr>
              <w:t>[2, 4, 8, 9, 11, 12]</w:t>
            </w:r>
            <w:r w:rsidR="00822C03">
              <w:fldChar w:fldCharType="end"/>
            </w:r>
            <w:r w:rsidRPr="006064D5">
              <w:t>.</w:t>
            </w:r>
          </w:p>
        </w:tc>
      </w:tr>
      <w:tr w:rsidR="001C41C4" w:rsidRPr="006064D5" w14:paraId="73E80C65" w14:textId="77777777" w:rsidTr="000B6B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73E80C61" w14:textId="77777777" w:rsidR="001C41C4" w:rsidRPr="006064D5" w:rsidRDefault="001C41C4" w:rsidP="000B6BDF">
            <w:pPr>
              <w:rPr>
                <w:color w:val="auto"/>
              </w:rPr>
            </w:pPr>
            <w:r w:rsidRPr="006064D5">
              <w:rPr>
                <w:color w:val="auto"/>
              </w:rPr>
              <w:t xml:space="preserve">No specific stop indicators </w:t>
            </w:r>
          </w:p>
        </w:tc>
        <w:tc>
          <w:tcPr>
            <w:tcW w:w="1890" w:type="dxa"/>
          </w:tcPr>
          <w:p w14:paraId="73E80C62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30" w:type="dxa"/>
          </w:tcPr>
          <w:p w14:paraId="73E80C63" w14:textId="77777777" w:rsidR="001C41C4" w:rsidRPr="006064D5" w:rsidRDefault="001C41C4" w:rsidP="000B6B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8370" w:type="dxa"/>
          </w:tcPr>
          <w:p w14:paraId="73E80C64" w14:textId="77777777" w:rsidR="001C41C4" w:rsidRPr="006064D5" w:rsidRDefault="001C41C4" w:rsidP="002C77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064D5">
              <w:t>2 studies in this series had no stop indicators</w:t>
            </w:r>
            <w:r w:rsidR="00822C03">
              <w:t xml:space="preserve"> </w:t>
            </w:r>
            <w:r w:rsidR="00822C03">
              <w:fldChar w:fldCharType="begin">
                <w:fldData xml:space="preserve">PEVuZE5vdGU+PENpdGU+PEF1dGhvcj5IYW5la29tPC9BdXRob3I+PFllYXI+MjAxMzwvWWVhcj48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</w:fldData>
              </w:fldChar>
            </w:r>
            <w:r w:rsidR="002C77FF">
              <w:instrText xml:space="preserve"> ADDIN EN.CITE </w:instrText>
            </w:r>
            <w:r w:rsidR="002C77FF">
              <w:fldChar w:fldCharType="begin">
                <w:fldData xml:space="preserve">PEVuZE5vdGU+PENpdGU+PEF1dGhvcj5IYW5la29tPC9BdXRob3I+PFllYXI+MjAxMzwvWWVhcj48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</w:fldData>
              </w:fldChar>
            </w:r>
            <w:r w:rsidR="002C77FF">
              <w:instrText xml:space="preserve"> ADDIN EN.CITE.DATA </w:instrText>
            </w:r>
            <w:r w:rsidR="002C77FF">
              <w:fldChar w:fldCharType="end"/>
            </w:r>
            <w:r w:rsidR="00822C03">
              <w:fldChar w:fldCharType="separate"/>
            </w:r>
            <w:r w:rsidR="002C77FF">
              <w:rPr>
                <w:noProof/>
              </w:rPr>
              <w:t>[13, 17]</w:t>
            </w:r>
            <w:r w:rsidR="00822C03">
              <w:fldChar w:fldCharType="end"/>
            </w:r>
            <w:r w:rsidRPr="006064D5">
              <w:t>.</w:t>
            </w:r>
          </w:p>
        </w:tc>
      </w:tr>
      <w:bookmarkEnd w:id="0"/>
    </w:tbl>
    <w:p w14:paraId="73E80C66" w14:textId="77777777" w:rsidR="001C41C4" w:rsidRDefault="001C41C4" w:rsidP="00CB0738">
      <w:pPr>
        <w:rPr>
          <w:b/>
          <w:color w:val="1F4E79" w:themeColor="accent1" w:themeShade="80"/>
        </w:rPr>
      </w:pPr>
    </w:p>
    <w:p w14:paraId="73E80C67" w14:textId="77777777" w:rsidR="001C41C4" w:rsidRPr="00E359EF" w:rsidRDefault="001C41C4" w:rsidP="00BB4F7F">
      <w:pPr>
        <w:rPr>
          <w:rFonts w:ascii="Arial" w:hAnsi="Arial" w:cs="Arial"/>
        </w:rPr>
      </w:pPr>
      <w:r w:rsidRPr="00E359EF">
        <w:rPr>
          <w:rFonts w:ascii="Arial" w:hAnsi="Arial" w:cs="Arial"/>
        </w:rPr>
        <w:t xml:space="preserve"> </w:t>
      </w:r>
    </w:p>
    <w:p w14:paraId="73E80C68" w14:textId="77777777" w:rsidR="001C41C4" w:rsidRDefault="001C41C4">
      <w:pPr>
        <w:rPr>
          <w:rFonts w:ascii="Times New Roman" w:eastAsia="Times New Roman" w:hAnsi="Times New Roman" w:cs="Times New Roman"/>
          <w:b/>
          <w:color w:val="000000"/>
        </w:rPr>
      </w:pPr>
    </w:p>
    <w:p w14:paraId="73E80C69" w14:textId="77777777" w:rsidR="001C41C4" w:rsidRDefault="004E7B88">
      <w:r>
        <w:t>References</w:t>
      </w:r>
    </w:p>
    <w:p w14:paraId="73E80C6A" w14:textId="77777777" w:rsidR="001C41C4" w:rsidRDefault="001C41C4"/>
    <w:p w14:paraId="73E80C6B" w14:textId="77777777" w:rsidR="002C77FF" w:rsidRPr="002C77FF" w:rsidRDefault="001C41C4" w:rsidP="002C77FF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2C77FF" w:rsidRPr="002C77FF">
        <w:rPr>
          <w:noProof/>
        </w:rPr>
        <w:t>1.</w:t>
      </w:r>
      <w:r w:rsidR="002C77FF" w:rsidRPr="002C77FF">
        <w:rPr>
          <w:noProof/>
        </w:rPr>
        <w:tab/>
        <w:t>Schweickert WD, Pohlman MC, Pohlman AS, Nigos C, Pawlik AJ, Esbrook CL, Spears L, Miller M, Franczyk M, Deprizio D</w:t>
      </w:r>
      <w:r w:rsidR="002C77FF" w:rsidRPr="002C77FF">
        <w:rPr>
          <w:i/>
          <w:noProof/>
        </w:rPr>
        <w:t xml:space="preserve"> et al</w:t>
      </w:r>
      <w:r w:rsidR="002C77FF" w:rsidRPr="002C77FF">
        <w:rPr>
          <w:noProof/>
        </w:rPr>
        <w:t xml:space="preserve">: </w:t>
      </w:r>
      <w:r w:rsidR="002C77FF" w:rsidRPr="002C77FF">
        <w:rPr>
          <w:b/>
          <w:noProof/>
        </w:rPr>
        <w:t>Early physical and occupational therapy in mechanically ventilated, critically ill patients: a randomised controlled trial</w:t>
      </w:r>
      <w:r w:rsidR="002C77FF" w:rsidRPr="002C77FF">
        <w:rPr>
          <w:noProof/>
        </w:rPr>
        <w:t xml:space="preserve">. </w:t>
      </w:r>
      <w:r w:rsidR="002C77FF" w:rsidRPr="002C77FF">
        <w:rPr>
          <w:i/>
          <w:noProof/>
        </w:rPr>
        <w:t xml:space="preserve">Lancet </w:t>
      </w:r>
      <w:r w:rsidR="002C77FF" w:rsidRPr="002C77FF">
        <w:rPr>
          <w:noProof/>
        </w:rPr>
        <w:t xml:space="preserve">2009, </w:t>
      </w:r>
      <w:r w:rsidR="002C77FF" w:rsidRPr="002C77FF">
        <w:rPr>
          <w:b/>
          <w:noProof/>
        </w:rPr>
        <w:t>373</w:t>
      </w:r>
      <w:r w:rsidR="002C77FF" w:rsidRPr="002C77FF">
        <w:rPr>
          <w:noProof/>
        </w:rPr>
        <w:t>(9678):1874-1882.</w:t>
      </w:r>
    </w:p>
    <w:p w14:paraId="73E80C6C" w14:textId="77777777" w:rsidR="002C77FF" w:rsidRPr="002C77FF" w:rsidRDefault="002C77FF" w:rsidP="002C77FF">
      <w:pPr>
        <w:pStyle w:val="EndNoteBibliography"/>
        <w:ind w:left="720" w:hanging="720"/>
        <w:rPr>
          <w:noProof/>
        </w:rPr>
      </w:pPr>
      <w:r w:rsidRPr="002C77FF">
        <w:rPr>
          <w:noProof/>
        </w:rPr>
        <w:t>2.</w:t>
      </w:r>
      <w:r w:rsidRPr="002C77FF">
        <w:rPr>
          <w:noProof/>
        </w:rPr>
        <w:tab/>
        <w:t>Pohlman MC, Schweickert WD, Pohlman AS, Nigos C, Pawlik AJ, Esbrook CL, Spears L, Miller M, Franczyk M, Deprizio D</w:t>
      </w:r>
      <w:r w:rsidRPr="002C77FF">
        <w:rPr>
          <w:i/>
          <w:noProof/>
        </w:rPr>
        <w:t xml:space="preserve"> et al</w:t>
      </w:r>
      <w:r w:rsidRPr="002C77FF">
        <w:rPr>
          <w:noProof/>
        </w:rPr>
        <w:t xml:space="preserve">: </w:t>
      </w:r>
      <w:r w:rsidRPr="002C77FF">
        <w:rPr>
          <w:b/>
          <w:noProof/>
        </w:rPr>
        <w:t>Feasibility of physical and occupational therapy beginning from initiation of mechanical ventilation</w:t>
      </w:r>
      <w:r w:rsidRPr="002C77FF">
        <w:rPr>
          <w:noProof/>
        </w:rPr>
        <w:t xml:space="preserve">. </w:t>
      </w:r>
      <w:r w:rsidRPr="002C77FF">
        <w:rPr>
          <w:i/>
          <w:noProof/>
        </w:rPr>
        <w:t xml:space="preserve">Crit Care Med </w:t>
      </w:r>
      <w:r w:rsidRPr="002C77FF">
        <w:rPr>
          <w:noProof/>
        </w:rPr>
        <w:t xml:space="preserve">2010, </w:t>
      </w:r>
      <w:r w:rsidRPr="002C77FF">
        <w:rPr>
          <w:b/>
          <w:noProof/>
        </w:rPr>
        <w:t>38</w:t>
      </w:r>
      <w:r w:rsidRPr="002C77FF">
        <w:rPr>
          <w:noProof/>
        </w:rPr>
        <w:t>(11):2089-2094.</w:t>
      </w:r>
    </w:p>
    <w:p w14:paraId="73E80C6D" w14:textId="77777777" w:rsidR="002C77FF" w:rsidRPr="002C77FF" w:rsidRDefault="002C77FF" w:rsidP="002C77FF">
      <w:pPr>
        <w:pStyle w:val="EndNoteBibliography"/>
        <w:ind w:left="720" w:hanging="720"/>
        <w:rPr>
          <w:noProof/>
        </w:rPr>
      </w:pPr>
      <w:r w:rsidRPr="002C77FF">
        <w:rPr>
          <w:noProof/>
        </w:rPr>
        <w:t>3.</w:t>
      </w:r>
      <w:r w:rsidRPr="002C77FF">
        <w:rPr>
          <w:noProof/>
        </w:rPr>
        <w:tab/>
        <w:t xml:space="preserve">Pires-Neto RC, Pereira AL, Parente C, Sant'anna GNd, Esposito DD, Kimura A, Fu C, Tanaka C: </w:t>
      </w:r>
      <w:r w:rsidRPr="002C77FF">
        <w:rPr>
          <w:b/>
          <w:noProof/>
        </w:rPr>
        <w:t>Characterization of the use of a cycle ergometer to assist in the physical therapy treatment of critically ill patients</w:t>
      </w:r>
      <w:r w:rsidRPr="002C77FF">
        <w:rPr>
          <w:noProof/>
        </w:rPr>
        <w:t xml:space="preserve">. </w:t>
      </w:r>
      <w:r w:rsidRPr="002C77FF">
        <w:rPr>
          <w:i/>
          <w:noProof/>
        </w:rPr>
        <w:t xml:space="preserve">Rev Bras Ter Intensiva </w:t>
      </w:r>
      <w:r w:rsidRPr="002C77FF">
        <w:rPr>
          <w:noProof/>
        </w:rPr>
        <w:t xml:space="preserve">2013, </w:t>
      </w:r>
      <w:r w:rsidRPr="002C77FF">
        <w:rPr>
          <w:b/>
          <w:noProof/>
        </w:rPr>
        <w:t>25</w:t>
      </w:r>
      <w:r w:rsidRPr="002C77FF">
        <w:rPr>
          <w:noProof/>
        </w:rPr>
        <w:t>(1):39-43.</w:t>
      </w:r>
    </w:p>
    <w:p w14:paraId="73E80C6E" w14:textId="77777777" w:rsidR="002C77FF" w:rsidRPr="002C77FF" w:rsidRDefault="002C77FF" w:rsidP="002C77FF">
      <w:pPr>
        <w:pStyle w:val="EndNoteBibliography"/>
        <w:ind w:left="720" w:hanging="720"/>
        <w:rPr>
          <w:noProof/>
        </w:rPr>
      </w:pPr>
      <w:r w:rsidRPr="002C77FF">
        <w:rPr>
          <w:noProof/>
        </w:rPr>
        <w:t>4.</w:t>
      </w:r>
      <w:r w:rsidRPr="002C77FF">
        <w:rPr>
          <w:noProof/>
        </w:rPr>
        <w:tab/>
        <w:t xml:space="preserve">Berney S, Haines K, Skinner EH, Denehy L: </w:t>
      </w:r>
      <w:r w:rsidRPr="002C77FF">
        <w:rPr>
          <w:b/>
          <w:noProof/>
        </w:rPr>
        <w:t>Safety and feasibility of an exercise prescription approach to rehabilitation across the continuum of care for survivors of critical illness</w:t>
      </w:r>
      <w:r w:rsidRPr="002C77FF">
        <w:rPr>
          <w:noProof/>
        </w:rPr>
        <w:t xml:space="preserve">. </w:t>
      </w:r>
      <w:r w:rsidRPr="002C77FF">
        <w:rPr>
          <w:i/>
          <w:noProof/>
        </w:rPr>
        <w:t xml:space="preserve">Phys Ther </w:t>
      </w:r>
      <w:r w:rsidRPr="002C77FF">
        <w:rPr>
          <w:noProof/>
        </w:rPr>
        <w:t xml:space="preserve">2012, </w:t>
      </w:r>
      <w:r w:rsidRPr="002C77FF">
        <w:rPr>
          <w:b/>
          <w:noProof/>
        </w:rPr>
        <w:t>92</w:t>
      </w:r>
      <w:r w:rsidRPr="002C77FF">
        <w:rPr>
          <w:noProof/>
        </w:rPr>
        <w:t>(12):1524-1535.</w:t>
      </w:r>
    </w:p>
    <w:p w14:paraId="73E80C6F" w14:textId="77777777" w:rsidR="002C77FF" w:rsidRPr="002C77FF" w:rsidRDefault="002C77FF" w:rsidP="002C77FF">
      <w:pPr>
        <w:pStyle w:val="EndNoteBibliography"/>
        <w:ind w:left="720" w:hanging="720"/>
        <w:rPr>
          <w:noProof/>
        </w:rPr>
      </w:pPr>
      <w:r w:rsidRPr="002C77FF">
        <w:rPr>
          <w:noProof/>
        </w:rPr>
        <w:t>5.</w:t>
      </w:r>
      <w:r w:rsidRPr="002C77FF">
        <w:rPr>
          <w:noProof/>
        </w:rPr>
        <w:tab/>
        <w:t>Hildreth AN, Enniss T, Martin RS, Miller PR, Mitten-Long D, Gasaway J, Ebert F, Butcher W, Browder K, Chang MC</w:t>
      </w:r>
      <w:r w:rsidRPr="002C77FF">
        <w:rPr>
          <w:i/>
          <w:noProof/>
        </w:rPr>
        <w:t xml:space="preserve"> et al</w:t>
      </w:r>
      <w:r w:rsidRPr="002C77FF">
        <w:rPr>
          <w:noProof/>
        </w:rPr>
        <w:t xml:space="preserve">: </w:t>
      </w:r>
      <w:r w:rsidRPr="002C77FF">
        <w:rPr>
          <w:b/>
          <w:noProof/>
        </w:rPr>
        <w:t>Surgical intensive care unit mobility is increased after institution of a computerized mobility order set and intensive care unit mobility protocol: a prospective cohort analysis</w:t>
      </w:r>
      <w:r w:rsidRPr="002C77FF">
        <w:rPr>
          <w:noProof/>
        </w:rPr>
        <w:t xml:space="preserve">. </w:t>
      </w:r>
      <w:r w:rsidRPr="002C77FF">
        <w:rPr>
          <w:i/>
          <w:noProof/>
        </w:rPr>
        <w:t xml:space="preserve">Am Surg </w:t>
      </w:r>
      <w:r w:rsidRPr="002C77FF">
        <w:rPr>
          <w:noProof/>
        </w:rPr>
        <w:t xml:space="preserve">2010, </w:t>
      </w:r>
      <w:r w:rsidRPr="002C77FF">
        <w:rPr>
          <w:b/>
          <w:noProof/>
        </w:rPr>
        <w:t>76</w:t>
      </w:r>
      <w:r w:rsidRPr="002C77FF">
        <w:rPr>
          <w:noProof/>
        </w:rPr>
        <w:t>(8):818-822.</w:t>
      </w:r>
    </w:p>
    <w:p w14:paraId="73E80C70" w14:textId="77777777" w:rsidR="002C77FF" w:rsidRPr="002C77FF" w:rsidRDefault="002C77FF" w:rsidP="002C77FF">
      <w:pPr>
        <w:pStyle w:val="EndNoteBibliography"/>
        <w:ind w:left="720" w:hanging="720"/>
        <w:rPr>
          <w:noProof/>
        </w:rPr>
      </w:pPr>
      <w:r w:rsidRPr="002C77FF">
        <w:rPr>
          <w:noProof/>
        </w:rPr>
        <w:t>6.</w:t>
      </w:r>
      <w:r w:rsidRPr="002C77FF">
        <w:rPr>
          <w:noProof/>
        </w:rPr>
        <w:tab/>
        <w:t xml:space="preserve">Moss M, Nordon-Craft A, Malone D, Van Pelt D, Frankel SK, Warner ML, Kriekels W, McNulty M, Fairclough DL, Schenkman M: </w:t>
      </w:r>
      <w:r w:rsidRPr="002C77FF">
        <w:rPr>
          <w:b/>
          <w:noProof/>
        </w:rPr>
        <w:t>A Randomized Trial of an Intensive Physical Therapy Program for Patients with Acute Respiratory Failure</w:t>
      </w:r>
      <w:r w:rsidRPr="002C77FF">
        <w:rPr>
          <w:noProof/>
        </w:rPr>
        <w:t xml:space="preserve">. </w:t>
      </w:r>
      <w:r w:rsidRPr="002C77FF">
        <w:rPr>
          <w:i/>
          <w:noProof/>
        </w:rPr>
        <w:t xml:space="preserve">Am J Respir Crit Care Med </w:t>
      </w:r>
      <w:r w:rsidRPr="002C77FF">
        <w:rPr>
          <w:noProof/>
        </w:rPr>
        <w:t xml:space="preserve">2016, </w:t>
      </w:r>
      <w:r w:rsidRPr="002C77FF">
        <w:rPr>
          <w:b/>
          <w:noProof/>
        </w:rPr>
        <w:t>193</w:t>
      </w:r>
      <w:r w:rsidRPr="002C77FF">
        <w:rPr>
          <w:noProof/>
        </w:rPr>
        <w:t>(10):1101-1110.</w:t>
      </w:r>
    </w:p>
    <w:p w14:paraId="73E80C71" w14:textId="77777777" w:rsidR="002C77FF" w:rsidRPr="002C77FF" w:rsidRDefault="002C77FF" w:rsidP="002C77FF">
      <w:pPr>
        <w:pStyle w:val="EndNoteBibliography"/>
        <w:ind w:left="720" w:hanging="720"/>
        <w:rPr>
          <w:noProof/>
        </w:rPr>
      </w:pPr>
      <w:r w:rsidRPr="002C77FF">
        <w:rPr>
          <w:noProof/>
        </w:rPr>
        <w:t>7.</w:t>
      </w:r>
      <w:r w:rsidRPr="002C77FF">
        <w:rPr>
          <w:noProof/>
        </w:rPr>
        <w:tab/>
        <w:t xml:space="preserve">Burtin C, Clerckx B, Robbeets C, Ferdinande P, Langer D, Troosters T, Hermans G, Decramer M, Gosselink R: </w:t>
      </w:r>
      <w:r w:rsidRPr="002C77FF">
        <w:rPr>
          <w:b/>
          <w:noProof/>
        </w:rPr>
        <w:t>Early exercise in critically ill patients enhances short-term functional recovery</w:t>
      </w:r>
      <w:r w:rsidRPr="002C77FF">
        <w:rPr>
          <w:noProof/>
        </w:rPr>
        <w:t xml:space="preserve">. </w:t>
      </w:r>
      <w:r w:rsidRPr="002C77FF">
        <w:rPr>
          <w:i/>
          <w:noProof/>
        </w:rPr>
        <w:t xml:space="preserve">Crit Care Med </w:t>
      </w:r>
      <w:r w:rsidRPr="002C77FF">
        <w:rPr>
          <w:noProof/>
        </w:rPr>
        <w:t xml:space="preserve">2009, </w:t>
      </w:r>
      <w:r w:rsidRPr="002C77FF">
        <w:rPr>
          <w:b/>
          <w:noProof/>
        </w:rPr>
        <w:t>37</w:t>
      </w:r>
      <w:r w:rsidRPr="002C77FF">
        <w:rPr>
          <w:noProof/>
        </w:rPr>
        <w:t>(9):2499-2505.</w:t>
      </w:r>
    </w:p>
    <w:p w14:paraId="73E80C72" w14:textId="77777777" w:rsidR="002C77FF" w:rsidRPr="002C77FF" w:rsidRDefault="002C77FF" w:rsidP="002C77FF">
      <w:pPr>
        <w:pStyle w:val="EndNoteBibliography"/>
        <w:ind w:left="720" w:hanging="720"/>
        <w:rPr>
          <w:noProof/>
        </w:rPr>
      </w:pPr>
      <w:r w:rsidRPr="002C77FF">
        <w:rPr>
          <w:noProof/>
        </w:rPr>
        <w:t>8.</w:t>
      </w:r>
      <w:r w:rsidRPr="002C77FF">
        <w:rPr>
          <w:noProof/>
        </w:rPr>
        <w:tab/>
        <w:t xml:space="preserve">Kho ME, Damluji A, Zanni JM, Needham DM: </w:t>
      </w:r>
      <w:r w:rsidRPr="002C77FF">
        <w:rPr>
          <w:b/>
          <w:noProof/>
        </w:rPr>
        <w:t>Feasibility and observed safety of interactive video games for physical rehabilitation in the intensive care unit: a case series</w:t>
      </w:r>
      <w:r w:rsidRPr="002C77FF">
        <w:rPr>
          <w:noProof/>
        </w:rPr>
        <w:t xml:space="preserve">. </w:t>
      </w:r>
      <w:r w:rsidRPr="002C77FF">
        <w:rPr>
          <w:i/>
          <w:noProof/>
        </w:rPr>
        <w:t xml:space="preserve">J Crit Care </w:t>
      </w:r>
      <w:r w:rsidRPr="002C77FF">
        <w:rPr>
          <w:noProof/>
        </w:rPr>
        <w:t xml:space="preserve">2012, </w:t>
      </w:r>
      <w:r w:rsidRPr="002C77FF">
        <w:rPr>
          <w:b/>
          <w:noProof/>
        </w:rPr>
        <w:t>27</w:t>
      </w:r>
      <w:r w:rsidRPr="002C77FF">
        <w:rPr>
          <w:noProof/>
        </w:rPr>
        <w:t>(2):219.e211-216.</w:t>
      </w:r>
    </w:p>
    <w:p w14:paraId="73E80C73" w14:textId="77777777" w:rsidR="002C77FF" w:rsidRPr="002C77FF" w:rsidRDefault="002C77FF" w:rsidP="002C77FF">
      <w:pPr>
        <w:pStyle w:val="EndNoteBibliography"/>
        <w:ind w:left="720" w:hanging="720"/>
        <w:rPr>
          <w:noProof/>
        </w:rPr>
      </w:pPr>
      <w:r w:rsidRPr="002C77FF">
        <w:rPr>
          <w:noProof/>
        </w:rPr>
        <w:t>9.</w:t>
      </w:r>
      <w:r w:rsidRPr="002C77FF">
        <w:rPr>
          <w:noProof/>
        </w:rPr>
        <w:tab/>
        <w:t xml:space="preserve">Dong Z-H, Yu B-X, Sun Y-B, Fang W, Li L: </w:t>
      </w:r>
      <w:r w:rsidRPr="002C77FF">
        <w:rPr>
          <w:b/>
          <w:noProof/>
        </w:rPr>
        <w:t>Effects of early rehabilitation therapy on patients with mechanical ventilation</w:t>
      </w:r>
      <w:r w:rsidRPr="002C77FF">
        <w:rPr>
          <w:noProof/>
        </w:rPr>
        <w:t xml:space="preserve">. </w:t>
      </w:r>
      <w:r w:rsidRPr="002C77FF">
        <w:rPr>
          <w:i/>
          <w:noProof/>
        </w:rPr>
        <w:t xml:space="preserve">World J Emerg Med </w:t>
      </w:r>
      <w:r w:rsidRPr="002C77FF">
        <w:rPr>
          <w:noProof/>
        </w:rPr>
        <w:t xml:space="preserve">2014, </w:t>
      </w:r>
      <w:r w:rsidRPr="002C77FF">
        <w:rPr>
          <w:b/>
          <w:noProof/>
        </w:rPr>
        <w:t>5</w:t>
      </w:r>
      <w:r w:rsidRPr="002C77FF">
        <w:rPr>
          <w:noProof/>
        </w:rPr>
        <w:t>(1):48-52.</w:t>
      </w:r>
    </w:p>
    <w:p w14:paraId="73E80C74" w14:textId="77777777" w:rsidR="002C77FF" w:rsidRPr="002C77FF" w:rsidRDefault="002C77FF" w:rsidP="002C77FF">
      <w:pPr>
        <w:pStyle w:val="EndNoteBibliography"/>
        <w:ind w:left="720" w:hanging="720"/>
        <w:rPr>
          <w:noProof/>
        </w:rPr>
      </w:pPr>
      <w:r w:rsidRPr="002C77FF">
        <w:rPr>
          <w:noProof/>
        </w:rPr>
        <w:t>10.</w:t>
      </w:r>
      <w:r w:rsidRPr="002C77FF">
        <w:rPr>
          <w:noProof/>
        </w:rPr>
        <w:tab/>
        <w:t xml:space="preserve">Berney S, Skinner EH, Denehy L, Warrillow S, Others: </w:t>
      </w:r>
      <w:r w:rsidRPr="002C77FF">
        <w:rPr>
          <w:b/>
          <w:noProof/>
        </w:rPr>
        <w:t>Development of a physical function outcome measure (PFIT) and a pilot exercise training protocol for use in intensive care</w:t>
      </w:r>
      <w:r w:rsidRPr="002C77FF">
        <w:rPr>
          <w:noProof/>
        </w:rPr>
        <w:t xml:space="preserve">. </w:t>
      </w:r>
      <w:r w:rsidRPr="002C77FF">
        <w:rPr>
          <w:i/>
          <w:noProof/>
        </w:rPr>
        <w:t xml:space="preserve">Crit Care Resusc </w:t>
      </w:r>
      <w:r w:rsidRPr="002C77FF">
        <w:rPr>
          <w:noProof/>
        </w:rPr>
        <w:t xml:space="preserve">2009, </w:t>
      </w:r>
      <w:r w:rsidRPr="002C77FF">
        <w:rPr>
          <w:b/>
          <w:noProof/>
        </w:rPr>
        <w:t>11</w:t>
      </w:r>
      <w:r w:rsidRPr="002C77FF">
        <w:rPr>
          <w:noProof/>
        </w:rPr>
        <w:t>(2):110.</w:t>
      </w:r>
    </w:p>
    <w:p w14:paraId="73E80C75" w14:textId="77777777" w:rsidR="002C77FF" w:rsidRPr="002C77FF" w:rsidRDefault="002C77FF" w:rsidP="002C77FF">
      <w:pPr>
        <w:pStyle w:val="EndNoteBibliography"/>
        <w:ind w:left="720" w:hanging="720"/>
        <w:rPr>
          <w:noProof/>
        </w:rPr>
      </w:pPr>
      <w:r w:rsidRPr="002C77FF">
        <w:rPr>
          <w:noProof/>
        </w:rPr>
        <w:t>11.</w:t>
      </w:r>
      <w:r w:rsidRPr="002C77FF">
        <w:rPr>
          <w:noProof/>
        </w:rPr>
        <w:tab/>
        <w:t>Balas MC, Vasilevskis EE, Olsen KM, Schmid KK, Shostrom V, Cohen MZ, Peitz G, Gannon DE, Sisson J, Sullivan J</w:t>
      </w:r>
      <w:r w:rsidRPr="002C77FF">
        <w:rPr>
          <w:i/>
          <w:noProof/>
        </w:rPr>
        <w:t xml:space="preserve"> et al</w:t>
      </w:r>
      <w:r w:rsidRPr="002C77FF">
        <w:rPr>
          <w:noProof/>
        </w:rPr>
        <w:t xml:space="preserve">: </w:t>
      </w:r>
      <w:r w:rsidRPr="002C77FF">
        <w:rPr>
          <w:b/>
          <w:noProof/>
        </w:rPr>
        <w:t>Effectiveness and safety of the awakening and breathing coordination, delirium monitoring/management, and early exercise/mobility bundle</w:t>
      </w:r>
      <w:r w:rsidRPr="002C77FF">
        <w:rPr>
          <w:noProof/>
        </w:rPr>
        <w:t xml:space="preserve">. </w:t>
      </w:r>
      <w:r w:rsidRPr="002C77FF">
        <w:rPr>
          <w:i/>
          <w:noProof/>
        </w:rPr>
        <w:t xml:space="preserve">Crit Care Med </w:t>
      </w:r>
      <w:r w:rsidRPr="002C77FF">
        <w:rPr>
          <w:noProof/>
        </w:rPr>
        <w:t xml:space="preserve">2014, </w:t>
      </w:r>
      <w:r w:rsidRPr="002C77FF">
        <w:rPr>
          <w:b/>
          <w:noProof/>
        </w:rPr>
        <w:t>42</w:t>
      </w:r>
      <w:r w:rsidRPr="002C77FF">
        <w:rPr>
          <w:noProof/>
        </w:rPr>
        <w:t>(5):1024-1036.</w:t>
      </w:r>
    </w:p>
    <w:p w14:paraId="73E80C76" w14:textId="77777777" w:rsidR="002C77FF" w:rsidRPr="002C77FF" w:rsidRDefault="002C77FF" w:rsidP="002C77FF">
      <w:pPr>
        <w:pStyle w:val="EndNoteBibliography"/>
        <w:ind w:left="720" w:hanging="720"/>
        <w:rPr>
          <w:noProof/>
        </w:rPr>
      </w:pPr>
      <w:r w:rsidRPr="002C77FF">
        <w:rPr>
          <w:noProof/>
        </w:rPr>
        <w:lastRenderedPageBreak/>
        <w:t>12.</w:t>
      </w:r>
      <w:r w:rsidRPr="002C77FF">
        <w:rPr>
          <w:noProof/>
        </w:rPr>
        <w:tab/>
        <w:t>Brummel NE, Girard TD, Ely EW, Pandharipande PP, Morandi A, Hughes CG, Graves AJ, Shintani A, Murphy E, Work B</w:t>
      </w:r>
      <w:r w:rsidRPr="002C77FF">
        <w:rPr>
          <w:i/>
          <w:noProof/>
        </w:rPr>
        <w:t xml:space="preserve"> et al</w:t>
      </w:r>
      <w:r w:rsidRPr="002C77FF">
        <w:rPr>
          <w:noProof/>
        </w:rPr>
        <w:t xml:space="preserve">: </w:t>
      </w:r>
      <w:r w:rsidRPr="002C77FF">
        <w:rPr>
          <w:b/>
          <w:noProof/>
        </w:rPr>
        <w:t>Feasibility and safety of early combined cognitive and physical therapy for critically ill medical and surgical patients: the Activity and Cognitive Therapy in ICU (ACT-ICU) trial</w:t>
      </w:r>
      <w:r w:rsidRPr="002C77FF">
        <w:rPr>
          <w:noProof/>
        </w:rPr>
        <w:t xml:space="preserve">. </w:t>
      </w:r>
      <w:r w:rsidRPr="002C77FF">
        <w:rPr>
          <w:i/>
          <w:noProof/>
        </w:rPr>
        <w:t xml:space="preserve">Intensive Care Med </w:t>
      </w:r>
      <w:r w:rsidRPr="002C77FF">
        <w:rPr>
          <w:noProof/>
        </w:rPr>
        <w:t xml:space="preserve">2014, </w:t>
      </w:r>
      <w:r w:rsidRPr="002C77FF">
        <w:rPr>
          <w:b/>
          <w:noProof/>
        </w:rPr>
        <w:t>40</w:t>
      </w:r>
      <w:r w:rsidRPr="002C77FF">
        <w:rPr>
          <w:noProof/>
        </w:rPr>
        <w:t>(3):370-379.</w:t>
      </w:r>
    </w:p>
    <w:p w14:paraId="73E80C77" w14:textId="77777777" w:rsidR="002C77FF" w:rsidRPr="002C77FF" w:rsidRDefault="002C77FF" w:rsidP="002C77FF">
      <w:pPr>
        <w:pStyle w:val="EndNoteBibliography"/>
        <w:ind w:left="720" w:hanging="720"/>
        <w:rPr>
          <w:noProof/>
        </w:rPr>
      </w:pPr>
      <w:r w:rsidRPr="002C77FF">
        <w:rPr>
          <w:noProof/>
        </w:rPr>
        <w:t>13.</w:t>
      </w:r>
      <w:r w:rsidRPr="002C77FF">
        <w:rPr>
          <w:noProof/>
        </w:rPr>
        <w:tab/>
        <w:t>Morris PE, Berry MJ, Files DC, Thompson JC, Hauser J, Flores L, Dhar S, Chmelo E, Lovato J, Case LD</w:t>
      </w:r>
      <w:r w:rsidRPr="002C77FF">
        <w:rPr>
          <w:i/>
          <w:noProof/>
        </w:rPr>
        <w:t xml:space="preserve"> et al</w:t>
      </w:r>
      <w:r w:rsidRPr="002C77FF">
        <w:rPr>
          <w:noProof/>
        </w:rPr>
        <w:t xml:space="preserve">: </w:t>
      </w:r>
      <w:r w:rsidRPr="002C77FF">
        <w:rPr>
          <w:b/>
          <w:noProof/>
        </w:rPr>
        <w:t>Standardized rehabilitation and hospital length of stay among patients with acute respiratory failure a randomized clinical trial</w:t>
      </w:r>
      <w:r w:rsidRPr="002C77FF">
        <w:rPr>
          <w:noProof/>
        </w:rPr>
        <w:t xml:space="preserve">. </w:t>
      </w:r>
      <w:r w:rsidRPr="002C77FF">
        <w:rPr>
          <w:i/>
          <w:noProof/>
        </w:rPr>
        <w:t xml:space="preserve">JAMA - Journal of the American Medical Association </w:t>
      </w:r>
      <w:r w:rsidRPr="002C77FF">
        <w:rPr>
          <w:noProof/>
        </w:rPr>
        <w:t xml:space="preserve">2016, </w:t>
      </w:r>
      <w:r w:rsidRPr="002C77FF">
        <w:rPr>
          <w:b/>
          <w:noProof/>
        </w:rPr>
        <w:t>315</w:t>
      </w:r>
      <w:r w:rsidRPr="002C77FF">
        <w:rPr>
          <w:noProof/>
        </w:rPr>
        <w:t>(24):2694-2702.</w:t>
      </w:r>
    </w:p>
    <w:p w14:paraId="73E80C78" w14:textId="77777777" w:rsidR="002C77FF" w:rsidRPr="002C77FF" w:rsidRDefault="002C77FF" w:rsidP="002C77FF">
      <w:pPr>
        <w:pStyle w:val="EndNoteBibliography"/>
        <w:ind w:left="720" w:hanging="720"/>
        <w:rPr>
          <w:noProof/>
        </w:rPr>
      </w:pPr>
      <w:r w:rsidRPr="002C77FF">
        <w:rPr>
          <w:noProof/>
        </w:rPr>
        <w:t>14.</w:t>
      </w:r>
      <w:r w:rsidRPr="002C77FF">
        <w:rPr>
          <w:noProof/>
        </w:rPr>
        <w:tab/>
        <w:t>Morris PE, Goad A, Thompson C, Taylor K, Harry B, Passmore L, Ross A, Anderson L, Baker S, Sanchez M</w:t>
      </w:r>
      <w:r w:rsidRPr="002C77FF">
        <w:rPr>
          <w:i/>
          <w:noProof/>
        </w:rPr>
        <w:t xml:space="preserve"> et al</w:t>
      </w:r>
      <w:r w:rsidRPr="002C77FF">
        <w:rPr>
          <w:noProof/>
        </w:rPr>
        <w:t xml:space="preserve">: </w:t>
      </w:r>
      <w:r w:rsidRPr="002C77FF">
        <w:rPr>
          <w:b/>
          <w:noProof/>
        </w:rPr>
        <w:t>Early intensive care unit mobility therapy in the treatment of acute respiratory failure</w:t>
      </w:r>
      <w:r w:rsidRPr="002C77FF">
        <w:rPr>
          <w:noProof/>
        </w:rPr>
        <w:t xml:space="preserve">. </w:t>
      </w:r>
      <w:r w:rsidRPr="002C77FF">
        <w:rPr>
          <w:i/>
          <w:noProof/>
        </w:rPr>
        <w:t xml:space="preserve">Crit Care Med </w:t>
      </w:r>
      <w:r w:rsidRPr="002C77FF">
        <w:rPr>
          <w:noProof/>
        </w:rPr>
        <w:t xml:space="preserve">2008, </w:t>
      </w:r>
      <w:r w:rsidRPr="002C77FF">
        <w:rPr>
          <w:b/>
          <w:noProof/>
        </w:rPr>
        <w:t>36</w:t>
      </w:r>
      <w:r w:rsidRPr="002C77FF">
        <w:rPr>
          <w:noProof/>
        </w:rPr>
        <w:t>(8):2238-2243.</w:t>
      </w:r>
    </w:p>
    <w:p w14:paraId="73E80C79" w14:textId="77777777" w:rsidR="002C77FF" w:rsidRPr="002C77FF" w:rsidRDefault="002C77FF" w:rsidP="002C77FF">
      <w:pPr>
        <w:pStyle w:val="EndNoteBibliography"/>
        <w:ind w:left="720" w:hanging="720"/>
        <w:rPr>
          <w:noProof/>
        </w:rPr>
      </w:pPr>
      <w:r w:rsidRPr="002C77FF">
        <w:rPr>
          <w:noProof/>
        </w:rPr>
        <w:t>15.</w:t>
      </w:r>
      <w:r w:rsidRPr="002C77FF">
        <w:rPr>
          <w:noProof/>
        </w:rPr>
        <w:tab/>
        <w:t xml:space="preserve">Dickinson S, Tschannen D, Shever LL: </w:t>
      </w:r>
      <w:r w:rsidRPr="002C77FF">
        <w:rPr>
          <w:b/>
          <w:noProof/>
        </w:rPr>
        <w:t>Can the use of an early mobility program reduce the incidence of pressure ulcers in a surgical critical care unit?</w:t>
      </w:r>
      <w:r w:rsidRPr="002C77FF">
        <w:rPr>
          <w:noProof/>
        </w:rPr>
        <w:t xml:space="preserve"> </w:t>
      </w:r>
      <w:r w:rsidRPr="002C77FF">
        <w:rPr>
          <w:i/>
          <w:noProof/>
        </w:rPr>
        <w:t xml:space="preserve">Crit Care Nurs Q </w:t>
      </w:r>
      <w:r w:rsidRPr="002C77FF">
        <w:rPr>
          <w:noProof/>
        </w:rPr>
        <w:t xml:space="preserve">2013, </w:t>
      </w:r>
      <w:r w:rsidRPr="002C77FF">
        <w:rPr>
          <w:b/>
          <w:noProof/>
        </w:rPr>
        <w:t>36</w:t>
      </w:r>
      <w:r w:rsidRPr="002C77FF">
        <w:rPr>
          <w:noProof/>
        </w:rPr>
        <w:t>(1):127-140.</w:t>
      </w:r>
    </w:p>
    <w:p w14:paraId="73E80C7A" w14:textId="77777777" w:rsidR="002C77FF" w:rsidRPr="002C77FF" w:rsidRDefault="002C77FF" w:rsidP="002C77FF">
      <w:pPr>
        <w:pStyle w:val="EndNoteBibliography"/>
        <w:ind w:left="720" w:hanging="720"/>
        <w:rPr>
          <w:noProof/>
        </w:rPr>
      </w:pPr>
      <w:r w:rsidRPr="002C77FF">
        <w:rPr>
          <w:noProof/>
        </w:rPr>
        <w:t>16.</w:t>
      </w:r>
      <w:r w:rsidRPr="002C77FF">
        <w:rPr>
          <w:noProof/>
        </w:rPr>
        <w:tab/>
        <w:t xml:space="preserve">Fowlow B, Price P, Fung T: </w:t>
      </w:r>
      <w:r w:rsidRPr="002C77FF">
        <w:rPr>
          <w:b/>
          <w:noProof/>
        </w:rPr>
        <w:t>Ambulation after sheath removal: a comparison of 6 and 8 hours of bedrest after sheath removal in patients following a PTCA procedure</w:t>
      </w:r>
      <w:r w:rsidRPr="002C77FF">
        <w:rPr>
          <w:noProof/>
        </w:rPr>
        <w:t xml:space="preserve">. </w:t>
      </w:r>
      <w:r w:rsidRPr="002C77FF">
        <w:rPr>
          <w:i/>
          <w:noProof/>
        </w:rPr>
        <w:t xml:space="preserve">Heart Lung </w:t>
      </w:r>
      <w:r w:rsidRPr="002C77FF">
        <w:rPr>
          <w:noProof/>
        </w:rPr>
        <w:t xml:space="preserve">1995, </w:t>
      </w:r>
      <w:r w:rsidRPr="002C77FF">
        <w:rPr>
          <w:b/>
          <w:noProof/>
        </w:rPr>
        <w:t>24</w:t>
      </w:r>
      <w:r w:rsidRPr="002C77FF">
        <w:rPr>
          <w:noProof/>
        </w:rPr>
        <w:t>(1):28-37.</w:t>
      </w:r>
    </w:p>
    <w:p w14:paraId="73E80C7B" w14:textId="77777777" w:rsidR="002C77FF" w:rsidRPr="002C77FF" w:rsidRDefault="002C77FF" w:rsidP="002C77FF">
      <w:pPr>
        <w:pStyle w:val="EndNoteBibliography"/>
        <w:ind w:left="720" w:hanging="720"/>
        <w:rPr>
          <w:noProof/>
        </w:rPr>
      </w:pPr>
      <w:r w:rsidRPr="002C77FF">
        <w:rPr>
          <w:noProof/>
        </w:rPr>
        <w:t>17.</w:t>
      </w:r>
      <w:r w:rsidRPr="002C77FF">
        <w:rPr>
          <w:noProof/>
        </w:rPr>
        <w:tab/>
        <w:t xml:space="preserve">Hanekom S, Louw QA, Coetzee AR: </w:t>
      </w:r>
      <w:r w:rsidRPr="002C77FF">
        <w:rPr>
          <w:b/>
          <w:noProof/>
        </w:rPr>
        <w:t>Implementation of a protocol facilitates evidence-based physiotherapy practice in intensive care units</w:t>
      </w:r>
      <w:r w:rsidRPr="002C77FF">
        <w:rPr>
          <w:noProof/>
        </w:rPr>
        <w:t xml:space="preserve">. </w:t>
      </w:r>
      <w:r w:rsidRPr="002C77FF">
        <w:rPr>
          <w:i/>
          <w:noProof/>
        </w:rPr>
        <w:t xml:space="preserve">Physiotherapy </w:t>
      </w:r>
      <w:r w:rsidRPr="002C77FF">
        <w:rPr>
          <w:noProof/>
        </w:rPr>
        <w:t xml:space="preserve">2013, </w:t>
      </w:r>
      <w:r w:rsidRPr="002C77FF">
        <w:rPr>
          <w:b/>
          <w:noProof/>
        </w:rPr>
        <w:t>99</w:t>
      </w:r>
      <w:r w:rsidRPr="002C77FF">
        <w:rPr>
          <w:noProof/>
        </w:rPr>
        <w:t>(2):139-145.</w:t>
      </w:r>
    </w:p>
    <w:p w14:paraId="73E80C7C" w14:textId="77777777" w:rsidR="00284E70" w:rsidRDefault="001C41C4">
      <w:r>
        <w:fldChar w:fldCharType="end"/>
      </w:r>
    </w:p>
    <w:sectPr w:rsidR="00284E70" w:rsidSect="001C41C4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mo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60&lt;/item&gt;&lt;item&gt;269&lt;/item&gt;&lt;item&gt;308&lt;/item&gt;&lt;item&gt;489&lt;/item&gt;&lt;item&gt;543&lt;/item&gt;&lt;item&gt;923&lt;/item&gt;&lt;item&gt;1489&lt;/item&gt;&lt;item&gt;1656&lt;/item&gt;&lt;item&gt;1662&lt;/item&gt;&lt;item&gt;1670&lt;/item&gt;&lt;item&gt;1671&lt;/item&gt;&lt;item&gt;1672&lt;/item&gt;&lt;item&gt;1673&lt;/item&gt;&lt;item&gt;1676&lt;/item&gt;&lt;item&gt;1677&lt;/item&gt;&lt;item&gt;1678&lt;/item&gt;&lt;item&gt;1679&lt;/item&gt;&lt;/record-ids&gt;&lt;/item&gt;&lt;/Libraries&gt;"/>
  </w:docVars>
  <w:rsids>
    <w:rsidRoot w:val="001C41C4"/>
    <w:rsid w:val="0001106E"/>
    <w:rsid w:val="00013B43"/>
    <w:rsid w:val="000304B1"/>
    <w:rsid w:val="00033EA1"/>
    <w:rsid w:val="000352C1"/>
    <w:rsid w:val="00040E56"/>
    <w:rsid w:val="0004400D"/>
    <w:rsid w:val="00052A7B"/>
    <w:rsid w:val="00061AAC"/>
    <w:rsid w:val="000B3DDA"/>
    <w:rsid w:val="000B7148"/>
    <w:rsid w:val="000C1385"/>
    <w:rsid w:val="000C1AF8"/>
    <w:rsid w:val="000C243C"/>
    <w:rsid w:val="000D6D49"/>
    <w:rsid w:val="000E54F5"/>
    <w:rsid w:val="000E5718"/>
    <w:rsid w:val="000E7870"/>
    <w:rsid w:val="001024CE"/>
    <w:rsid w:val="00113F7E"/>
    <w:rsid w:val="00116379"/>
    <w:rsid w:val="00121A64"/>
    <w:rsid w:val="00122D34"/>
    <w:rsid w:val="001238D5"/>
    <w:rsid w:val="00125AD4"/>
    <w:rsid w:val="00136AA2"/>
    <w:rsid w:val="00140E3B"/>
    <w:rsid w:val="00144518"/>
    <w:rsid w:val="001468D5"/>
    <w:rsid w:val="00160CC1"/>
    <w:rsid w:val="001675FE"/>
    <w:rsid w:val="0017235E"/>
    <w:rsid w:val="00193738"/>
    <w:rsid w:val="00195C40"/>
    <w:rsid w:val="001A2A08"/>
    <w:rsid w:val="001A6F5C"/>
    <w:rsid w:val="001B4BEA"/>
    <w:rsid w:val="001B520E"/>
    <w:rsid w:val="001B6308"/>
    <w:rsid w:val="001C41C4"/>
    <w:rsid w:val="001D02C0"/>
    <w:rsid w:val="001E07B2"/>
    <w:rsid w:val="001E0F74"/>
    <w:rsid w:val="001E192E"/>
    <w:rsid w:val="001F53D8"/>
    <w:rsid w:val="001F7CCC"/>
    <w:rsid w:val="002031B3"/>
    <w:rsid w:val="002040EC"/>
    <w:rsid w:val="00211FCD"/>
    <w:rsid w:val="0024056F"/>
    <w:rsid w:val="00242185"/>
    <w:rsid w:val="0025480F"/>
    <w:rsid w:val="00261F1F"/>
    <w:rsid w:val="002757C6"/>
    <w:rsid w:val="00277DD1"/>
    <w:rsid w:val="00280EA8"/>
    <w:rsid w:val="00284E70"/>
    <w:rsid w:val="00290989"/>
    <w:rsid w:val="002A204C"/>
    <w:rsid w:val="002B4847"/>
    <w:rsid w:val="002B5791"/>
    <w:rsid w:val="002C77FF"/>
    <w:rsid w:val="002C7FE7"/>
    <w:rsid w:val="002E2061"/>
    <w:rsid w:val="002E70EA"/>
    <w:rsid w:val="0031040F"/>
    <w:rsid w:val="00310EC2"/>
    <w:rsid w:val="003138AC"/>
    <w:rsid w:val="00321931"/>
    <w:rsid w:val="00346937"/>
    <w:rsid w:val="003536B4"/>
    <w:rsid w:val="00353EB2"/>
    <w:rsid w:val="00365C1C"/>
    <w:rsid w:val="003660B7"/>
    <w:rsid w:val="00375945"/>
    <w:rsid w:val="00376EA8"/>
    <w:rsid w:val="003A252C"/>
    <w:rsid w:val="003B1491"/>
    <w:rsid w:val="003B4B21"/>
    <w:rsid w:val="003C0625"/>
    <w:rsid w:val="003C1B8F"/>
    <w:rsid w:val="003C1ED8"/>
    <w:rsid w:val="003C48BE"/>
    <w:rsid w:val="003C6900"/>
    <w:rsid w:val="003D4A3A"/>
    <w:rsid w:val="003E218B"/>
    <w:rsid w:val="00403CDA"/>
    <w:rsid w:val="004171C3"/>
    <w:rsid w:val="004228B7"/>
    <w:rsid w:val="00442FBD"/>
    <w:rsid w:val="00452726"/>
    <w:rsid w:val="00457602"/>
    <w:rsid w:val="00464738"/>
    <w:rsid w:val="00471F41"/>
    <w:rsid w:val="004834CA"/>
    <w:rsid w:val="004867B3"/>
    <w:rsid w:val="004A4A64"/>
    <w:rsid w:val="004A7548"/>
    <w:rsid w:val="004D0C16"/>
    <w:rsid w:val="004D7AE2"/>
    <w:rsid w:val="004E7B30"/>
    <w:rsid w:val="004E7B88"/>
    <w:rsid w:val="004F0B92"/>
    <w:rsid w:val="004F3600"/>
    <w:rsid w:val="004F516C"/>
    <w:rsid w:val="004F76E0"/>
    <w:rsid w:val="00510A43"/>
    <w:rsid w:val="0051278B"/>
    <w:rsid w:val="0052008C"/>
    <w:rsid w:val="005246AB"/>
    <w:rsid w:val="00541DC5"/>
    <w:rsid w:val="00547DFF"/>
    <w:rsid w:val="00563A2E"/>
    <w:rsid w:val="00577FF9"/>
    <w:rsid w:val="00581AA8"/>
    <w:rsid w:val="00582DD9"/>
    <w:rsid w:val="00591D16"/>
    <w:rsid w:val="00592B88"/>
    <w:rsid w:val="005953C7"/>
    <w:rsid w:val="005A1D2D"/>
    <w:rsid w:val="005B68B4"/>
    <w:rsid w:val="005B7E45"/>
    <w:rsid w:val="005C0D31"/>
    <w:rsid w:val="005C371D"/>
    <w:rsid w:val="005D080A"/>
    <w:rsid w:val="005D1749"/>
    <w:rsid w:val="005D3B44"/>
    <w:rsid w:val="005D569A"/>
    <w:rsid w:val="005E1F20"/>
    <w:rsid w:val="005E451A"/>
    <w:rsid w:val="005F6136"/>
    <w:rsid w:val="006008D4"/>
    <w:rsid w:val="00603758"/>
    <w:rsid w:val="00607B2E"/>
    <w:rsid w:val="006142BE"/>
    <w:rsid w:val="00614AF3"/>
    <w:rsid w:val="006232A9"/>
    <w:rsid w:val="0062671F"/>
    <w:rsid w:val="0063548D"/>
    <w:rsid w:val="006359A4"/>
    <w:rsid w:val="00650D78"/>
    <w:rsid w:val="00651400"/>
    <w:rsid w:val="00685A72"/>
    <w:rsid w:val="00685B25"/>
    <w:rsid w:val="006911E9"/>
    <w:rsid w:val="006B377D"/>
    <w:rsid w:val="006D6ACD"/>
    <w:rsid w:val="006E12A3"/>
    <w:rsid w:val="006E3A40"/>
    <w:rsid w:val="006E7BB9"/>
    <w:rsid w:val="006F3DEA"/>
    <w:rsid w:val="006F6F71"/>
    <w:rsid w:val="0070272B"/>
    <w:rsid w:val="00703894"/>
    <w:rsid w:val="007072A3"/>
    <w:rsid w:val="00745F6A"/>
    <w:rsid w:val="00747C4F"/>
    <w:rsid w:val="0076434F"/>
    <w:rsid w:val="00774EDD"/>
    <w:rsid w:val="00775BDD"/>
    <w:rsid w:val="0077766E"/>
    <w:rsid w:val="00780C58"/>
    <w:rsid w:val="00791081"/>
    <w:rsid w:val="00796BEE"/>
    <w:rsid w:val="007A1BA2"/>
    <w:rsid w:val="007A2DF0"/>
    <w:rsid w:val="007A57CC"/>
    <w:rsid w:val="007B670A"/>
    <w:rsid w:val="007C01AB"/>
    <w:rsid w:val="007C0ACA"/>
    <w:rsid w:val="007C0D00"/>
    <w:rsid w:val="007D10C9"/>
    <w:rsid w:val="007E72BB"/>
    <w:rsid w:val="0081766C"/>
    <w:rsid w:val="00822C03"/>
    <w:rsid w:val="008266F1"/>
    <w:rsid w:val="00830B92"/>
    <w:rsid w:val="00833AC5"/>
    <w:rsid w:val="00836AC3"/>
    <w:rsid w:val="00840E6F"/>
    <w:rsid w:val="00842BDD"/>
    <w:rsid w:val="00845BE4"/>
    <w:rsid w:val="008510C9"/>
    <w:rsid w:val="0085250E"/>
    <w:rsid w:val="00852B63"/>
    <w:rsid w:val="0085377D"/>
    <w:rsid w:val="0086146B"/>
    <w:rsid w:val="008627A5"/>
    <w:rsid w:val="00873B02"/>
    <w:rsid w:val="00880809"/>
    <w:rsid w:val="00881A02"/>
    <w:rsid w:val="0088660D"/>
    <w:rsid w:val="008A493D"/>
    <w:rsid w:val="008A4BAD"/>
    <w:rsid w:val="008B51BA"/>
    <w:rsid w:val="008C54DB"/>
    <w:rsid w:val="008D3DA2"/>
    <w:rsid w:val="008E03A1"/>
    <w:rsid w:val="008E5A34"/>
    <w:rsid w:val="008F1477"/>
    <w:rsid w:val="00922638"/>
    <w:rsid w:val="0093238B"/>
    <w:rsid w:val="00935D15"/>
    <w:rsid w:val="00943AE4"/>
    <w:rsid w:val="00952260"/>
    <w:rsid w:val="009548FB"/>
    <w:rsid w:val="00964F49"/>
    <w:rsid w:val="00965450"/>
    <w:rsid w:val="009717E2"/>
    <w:rsid w:val="009756F7"/>
    <w:rsid w:val="00975982"/>
    <w:rsid w:val="00984F13"/>
    <w:rsid w:val="009939E5"/>
    <w:rsid w:val="009A7915"/>
    <w:rsid w:val="009B22E3"/>
    <w:rsid w:val="009C4D5E"/>
    <w:rsid w:val="009C6B16"/>
    <w:rsid w:val="00A022C8"/>
    <w:rsid w:val="00A06324"/>
    <w:rsid w:val="00A15A8E"/>
    <w:rsid w:val="00A21BB1"/>
    <w:rsid w:val="00A22AF5"/>
    <w:rsid w:val="00A306AE"/>
    <w:rsid w:val="00A319E1"/>
    <w:rsid w:val="00A32CBF"/>
    <w:rsid w:val="00A372C0"/>
    <w:rsid w:val="00A47BD8"/>
    <w:rsid w:val="00A52A04"/>
    <w:rsid w:val="00A548F0"/>
    <w:rsid w:val="00A60E18"/>
    <w:rsid w:val="00A63326"/>
    <w:rsid w:val="00A746D2"/>
    <w:rsid w:val="00A977EA"/>
    <w:rsid w:val="00AA1BF7"/>
    <w:rsid w:val="00AA6276"/>
    <w:rsid w:val="00AB4E93"/>
    <w:rsid w:val="00AB696C"/>
    <w:rsid w:val="00AC59CE"/>
    <w:rsid w:val="00AC77A5"/>
    <w:rsid w:val="00AD1741"/>
    <w:rsid w:val="00AD6411"/>
    <w:rsid w:val="00AD6D98"/>
    <w:rsid w:val="00AE3937"/>
    <w:rsid w:val="00AF10FC"/>
    <w:rsid w:val="00AF7AB7"/>
    <w:rsid w:val="00B04003"/>
    <w:rsid w:val="00B051A5"/>
    <w:rsid w:val="00B216F9"/>
    <w:rsid w:val="00B2496B"/>
    <w:rsid w:val="00B266B5"/>
    <w:rsid w:val="00B266CD"/>
    <w:rsid w:val="00B27267"/>
    <w:rsid w:val="00B312FE"/>
    <w:rsid w:val="00B3237F"/>
    <w:rsid w:val="00B34850"/>
    <w:rsid w:val="00B37B95"/>
    <w:rsid w:val="00B404D6"/>
    <w:rsid w:val="00B41929"/>
    <w:rsid w:val="00B419DD"/>
    <w:rsid w:val="00B41C99"/>
    <w:rsid w:val="00B50B34"/>
    <w:rsid w:val="00B60F45"/>
    <w:rsid w:val="00B64B01"/>
    <w:rsid w:val="00B6576B"/>
    <w:rsid w:val="00B7319A"/>
    <w:rsid w:val="00B73570"/>
    <w:rsid w:val="00B8490E"/>
    <w:rsid w:val="00BA387D"/>
    <w:rsid w:val="00BB2CE5"/>
    <w:rsid w:val="00BD10EF"/>
    <w:rsid w:val="00BD32DF"/>
    <w:rsid w:val="00BD3F3F"/>
    <w:rsid w:val="00BE49EE"/>
    <w:rsid w:val="00C03C4C"/>
    <w:rsid w:val="00C11A7C"/>
    <w:rsid w:val="00C12703"/>
    <w:rsid w:val="00C1305B"/>
    <w:rsid w:val="00C1468C"/>
    <w:rsid w:val="00C21C77"/>
    <w:rsid w:val="00C513B8"/>
    <w:rsid w:val="00C525B3"/>
    <w:rsid w:val="00C5538B"/>
    <w:rsid w:val="00C65A8B"/>
    <w:rsid w:val="00C76C72"/>
    <w:rsid w:val="00C816E1"/>
    <w:rsid w:val="00C82297"/>
    <w:rsid w:val="00C8781E"/>
    <w:rsid w:val="00C909AE"/>
    <w:rsid w:val="00C94177"/>
    <w:rsid w:val="00CA4C0B"/>
    <w:rsid w:val="00CB1228"/>
    <w:rsid w:val="00CC6FDF"/>
    <w:rsid w:val="00CC761A"/>
    <w:rsid w:val="00CC77F0"/>
    <w:rsid w:val="00CD082C"/>
    <w:rsid w:val="00CD414F"/>
    <w:rsid w:val="00CD60C8"/>
    <w:rsid w:val="00CF3879"/>
    <w:rsid w:val="00D10B6D"/>
    <w:rsid w:val="00D31718"/>
    <w:rsid w:val="00D3252F"/>
    <w:rsid w:val="00D33908"/>
    <w:rsid w:val="00D35FA7"/>
    <w:rsid w:val="00D4585B"/>
    <w:rsid w:val="00D52B72"/>
    <w:rsid w:val="00D60243"/>
    <w:rsid w:val="00D64FB7"/>
    <w:rsid w:val="00D71A5A"/>
    <w:rsid w:val="00D75D61"/>
    <w:rsid w:val="00DA503B"/>
    <w:rsid w:val="00DB119C"/>
    <w:rsid w:val="00DC1021"/>
    <w:rsid w:val="00DC55EA"/>
    <w:rsid w:val="00DD0B6F"/>
    <w:rsid w:val="00DD2DE1"/>
    <w:rsid w:val="00DD5ED4"/>
    <w:rsid w:val="00DE71B2"/>
    <w:rsid w:val="00DE7252"/>
    <w:rsid w:val="00DF47E5"/>
    <w:rsid w:val="00DF5906"/>
    <w:rsid w:val="00E03766"/>
    <w:rsid w:val="00E15D3B"/>
    <w:rsid w:val="00E179D8"/>
    <w:rsid w:val="00E2087D"/>
    <w:rsid w:val="00E219B5"/>
    <w:rsid w:val="00E30CBE"/>
    <w:rsid w:val="00E32484"/>
    <w:rsid w:val="00E326DA"/>
    <w:rsid w:val="00E355B4"/>
    <w:rsid w:val="00E44C69"/>
    <w:rsid w:val="00E45C1F"/>
    <w:rsid w:val="00E511D5"/>
    <w:rsid w:val="00E702DE"/>
    <w:rsid w:val="00E704B8"/>
    <w:rsid w:val="00E829F8"/>
    <w:rsid w:val="00E865A9"/>
    <w:rsid w:val="00E94E9F"/>
    <w:rsid w:val="00EA4338"/>
    <w:rsid w:val="00EA5E58"/>
    <w:rsid w:val="00EC12BC"/>
    <w:rsid w:val="00EC2834"/>
    <w:rsid w:val="00EC492A"/>
    <w:rsid w:val="00EC65EC"/>
    <w:rsid w:val="00ED558D"/>
    <w:rsid w:val="00ED585E"/>
    <w:rsid w:val="00EE1B6C"/>
    <w:rsid w:val="00EE3006"/>
    <w:rsid w:val="00EE7AD1"/>
    <w:rsid w:val="00EF10B4"/>
    <w:rsid w:val="00F009D9"/>
    <w:rsid w:val="00F21738"/>
    <w:rsid w:val="00F349C9"/>
    <w:rsid w:val="00F414CE"/>
    <w:rsid w:val="00F41EEF"/>
    <w:rsid w:val="00F5515B"/>
    <w:rsid w:val="00F61097"/>
    <w:rsid w:val="00F614A2"/>
    <w:rsid w:val="00F70AD7"/>
    <w:rsid w:val="00F80F9C"/>
    <w:rsid w:val="00F84950"/>
    <w:rsid w:val="00FA68E6"/>
    <w:rsid w:val="00FC5BDF"/>
    <w:rsid w:val="00FC6915"/>
    <w:rsid w:val="00FE32C5"/>
    <w:rsid w:val="00FF16DD"/>
    <w:rsid w:val="00FF1C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E80BDD"/>
  <w15:chartTrackingRefBased/>
  <w15:docId w15:val="{3F2EF536-5580-46FF-AC67-A37499FFAD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Theme="minorHAnsi" w:hAnsi="Calibri" w:cs="Times New Roman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C41C4"/>
    <w:pPr>
      <w:spacing w:after="200" w:line="276" w:lineRule="auto"/>
    </w:pPr>
    <w:rPr>
      <w:rFonts w:asciiTheme="minorHAnsi" w:eastAsiaTheme="minorEastAsia" w:hAnsiTheme="minorHAnsi" w:cstheme="minorBidi"/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1C41C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C41C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rsid w:val="001C41C4"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C41C4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C41C4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1C41C4"/>
    <w:rPr>
      <w:rFonts w:ascii="Times New Roman" w:eastAsiaTheme="minorEastAsia" w:hAnsi="Times New Roman"/>
      <w:b/>
      <w:bCs/>
      <w:szCs w:val="24"/>
    </w:rPr>
  </w:style>
  <w:style w:type="character" w:customStyle="1" w:styleId="label">
    <w:name w:val="label"/>
    <w:basedOn w:val="DefaultParagraphFont"/>
    <w:rsid w:val="001C41C4"/>
  </w:style>
  <w:style w:type="character" w:customStyle="1" w:styleId="quality-sign">
    <w:name w:val="quality-sign"/>
    <w:basedOn w:val="DefaultParagraphFont"/>
    <w:rsid w:val="001C41C4"/>
  </w:style>
  <w:style w:type="character" w:customStyle="1" w:styleId="quality-text">
    <w:name w:val="quality-text"/>
    <w:basedOn w:val="DefaultParagraphFont"/>
    <w:rsid w:val="001C41C4"/>
  </w:style>
  <w:style w:type="paragraph" w:styleId="NormalWeb">
    <w:name w:val="Normal (Web)"/>
    <w:basedOn w:val="Normal"/>
    <w:uiPriority w:val="99"/>
    <w:unhideWhenUsed/>
    <w:rsid w:val="001C41C4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cell-value">
    <w:name w:val="cell-value"/>
    <w:basedOn w:val="DefaultParagraphFont"/>
    <w:rsid w:val="001C41C4"/>
  </w:style>
  <w:style w:type="character" w:customStyle="1" w:styleId="cell">
    <w:name w:val="cell"/>
    <w:basedOn w:val="DefaultParagraphFont"/>
    <w:rsid w:val="001C41C4"/>
  </w:style>
  <w:style w:type="character" w:customStyle="1" w:styleId="comma">
    <w:name w:val="comma"/>
    <w:basedOn w:val="DefaultParagraphFont"/>
    <w:rsid w:val="001C41C4"/>
  </w:style>
  <w:style w:type="character" w:customStyle="1" w:styleId="block">
    <w:name w:val="block"/>
    <w:basedOn w:val="DefaultParagraphFont"/>
    <w:rsid w:val="001C41C4"/>
  </w:style>
  <w:style w:type="table" w:styleId="TableGrid">
    <w:name w:val="Table Grid"/>
    <w:basedOn w:val="TableNormal"/>
    <w:uiPriority w:val="59"/>
    <w:rsid w:val="001C41C4"/>
    <w:pPr>
      <w:spacing w:after="0" w:line="240" w:lineRule="auto"/>
    </w:pPr>
    <w:rPr>
      <w:rFonts w:asciiTheme="minorHAnsi" w:eastAsiaTheme="minorEastAsia" w:hAnsiTheme="minorHAnsi" w:cstheme="minorBidi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1C41C4"/>
    <w:pPr>
      <w:spacing w:after="0" w:line="240" w:lineRule="auto"/>
    </w:pPr>
    <w:rPr>
      <w:rFonts w:asciiTheme="minorHAnsi" w:eastAsiaTheme="minorEastAsia" w:hAnsiTheme="minorHAnsi" w:cstheme="minorBidi"/>
      <w:color w:val="000000" w:themeColor="text1" w:themeShade="BF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1C41C4"/>
  </w:style>
  <w:style w:type="paragraph" w:styleId="NoSpacing">
    <w:name w:val="No Spacing"/>
    <w:link w:val="NoSpacingChar"/>
    <w:uiPriority w:val="1"/>
    <w:qFormat/>
    <w:rsid w:val="001C41C4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/>
      <w:sz w:val="22"/>
    </w:rPr>
  </w:style>
  <w:style w:type="paragraph" w:styleId="ListParagraph">
    <w:name w:val="List Paragraph"/>
    <w:basedOn w:val="Normal"/>
    <w:uiPriority w:val="34"/>
    <w:qFormat/>
    <w:rsid w:val="001C41C4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1C41C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C41C4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C41C4"/>
    <w:rPr>
      <w:rFonts w:ascii="Segoe UI" w:hAnsi="Segoe UI" w:cstheme="minorBid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1C41C4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1C41C4"/>
    <w:rPr>
      <w:rFonts w:ascii="Tahoma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1C41C4"/>
    <w:pPr>
      <w:spacing w:after="0" w:line="240" w:lineRule="auto"/>
    </w:pPr>
    <w:rPr>
      <w:rFonts w:ascii="Segoe UI" w:hAnsi="Segoe UI" w:cstheme="minorBidi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C41C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C41C4"/>
    <w:rPr>
      <w:rFonts w:ascii="Segoe UI" w:hAnsi="Segoe UI" w:cstheme="minorBid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1C41C4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1C41C4"/>
    <w:rPr>
      <w:rFonts w:asciiTheme="minorHAnsi" w:eastAsiaTheme="minorEastAsia" w:hAnsiTheme="minorHAnsi" w:cstheme="minorBidi"/>
      <w:sz w:val="22"/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1C41C4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1C41C4"/>
    <w:rPr>
      <w:rFonts w:asciiTheme="minorHAnsi" w:eastAsiaTheme="minorEastAsia" w:hAnsiTheme="minorHAnsi" w:cstheme="minorBidi"/>
      <w:sz w:val="22"/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1C41C4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C41C4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1C41C4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1C41C4"/>
  </w:style>
  <w:style w:type="numbering" w:customStyle="1" w:styleId="Geenlijst2">
    <w:name w:val="Geen lijst2"/>
    <w:next w:val="NoList"/>
    <w:semiHidden/>
    <w:rsid w:val="001C41C4"/>
  </w:style>
  <w:style w:type="numbering" w:customStyle="1" w:styleId="NoList2">
    <w:name w:val="No List2"/>
    <w:next w:val="NoList"/>
    <w:uiPriority w:val="99"/>
    <w:semiHidden/>
    <w:unhideWhenUsed/>
    <w:rsid w:val="001C41C4"/>
  </w:style>
  <w:style w:type="table" w:customStyle="1" w:styleId="TableGrid2">
    <w:name w:val="Table Grid2"/>
    <w:basedOn w:val="TableNormal"/>
    <w:next w:val="TableGrid"/>
    <w:uiPriority w:val="59"/>
    <w:rsid w:val="001C41C4"/>
    <w:pPr>
      <w:spacing w:after="0" w:line="240" w:lineRule="auto"/>
    </w:pPr>
    <w:rPr>
      <w:rFonts w:ascii="Segoe UI" w:hAnsi="Segoe UI" w:cstheme="minorBidi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1C41C4"/>
  </w:style>
  <w:style w:type="numbering" w:customStyle="1" w:styleId="Geenlijst21">
    <w:name w:val="Geen lijst21"/>
    <w:next w:val="NoList"/>
    <w:semiHidden/>
    <w:rsid w:val="001C41C4"/>
  </w:style>
  <w:style w:type="character" w:customStyle="1" w:styleId="apple-converted-space">
    <w:name w:val="apple-converted-space"/>
    <w:basedOn w:val="DefaultParagraphFont"/>
    <w:rsid w:val="001C41C4"/>
  </w:style>
  <w:style w:type="character" w:styleId="Hyperlink">
    <w:name w:val="Hyperlink"/>
    <w:basedOn w:val="DefaultParagraphFont"/>
    <w:uiPriority w:val="99"/>
    <w:unhideWhenUsed/>
    <w:rsid w:val="001C41C4"/>
    <w:rPr>
      <w:color w:val="0000FF"/>
      <w:u w:val="single"/>
    </w:rPr>
  </w:style>
  <w:style w:type="paragraph" w:customStyle="1" w:styleId="Default">
    <w:name w:val="Default"/>
    <w:rsid w:val="001C41C4"/>
    <w:pPr>
      <w:autoSpaceDE w:val="0"/>
      <w:autoSpaceDN w:val="0"/>
      <w:adjustRightInd w:val="0"/>
      <w:spacing w:after="0" w:line="240" w:lineRule="auto"/>
    </w:pPr>
    <w:rPr>
      <w:rFonts w:cs="Calibri"/>
      <w:color w:val="000000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1C41C4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1C41C4"/>
    <w:pPr>
      <w:spacing w:after="0" w:line="240" w:lineRule="auto"/>
    </w:pPr>
    <w:rPr>
      <w:rFonts w:asciiTheme="minorHAnsi" w:hAnsiTheme="minorHAnsi" w:cstheme="minorBidi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1C41C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1C41C4"/>
  </w:style>
  <w:style w:type="character" w:customStyle="1" w:styleId="unchecked-marker">
    <w:name w:val="unchecked-marker"/>
    <w:basedOn w:val="DefaultParagraphFont"/>
    <w:rsid w:val="001C41C4"/>
  </w:style>
  <w:style w:type="character" w:customStyle="1" w:styleId="checked-marker">
    <w:name w:val="checked-marker"/>
    <w:basedOn w:val="DefaultParagraphFont"/>
    <w:rsid w:val="001C41C4"/>
  </w:style>
  <w:style w:type="character" w:styleId="Strong">
    <w:name w:val="Strong"/>
    <w:basedOn w:val="DefaultParagraphFont"/>
    <w:uiPriority w:val="22"/>
    <w:qFormat/>
    <w:rsid w:val="001C41C4"/>
    <w:rPr>
      <w:b/>
      <w:bCs/>
    </w:rPr>
  </w:style>
  <w:style w:type="paragraph" w:customStyle="1" w:styleId="p1">
    <w:name w:val="p1"/>
    <w:basedOn w:val="Normal"/>
    <w:rsid w:val="001C41C4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1C41C4"/>
  </w:style>
  <w:style w:type="table" w:customStyle="1" w:styleId="GridTable5Dark-Accent31">
    <w:name w:val="Grid Table 5 Dark - Accent 31"/>
    <w:basedOn w:val="TableNormal"/>
    <w:uiPriority w:val="50"/>
    <w:rsid w:val="001C41C4"/>
    <w:pPr>
      <w:spacing w:after="0" w:line="240" w:lineRule="auto"/>
    </w:pPr>
    <w:rPr>
      <w:rFonts w:ascii="Times New Roman" w:eastAsia="MS Mincho" w:hAnsi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1C41C4"/>
    <w:pPr>
      <w:spacing w:after="0" w:line="240" w:lineRule="auto"/>
    </w:pPr>
    <w:rPr>
      <w:rFonts w:asciiTheme="minorHAnsi" w:hAnsiTheme="minorHAnsi" w:cstheme="minorBidi"/>
      <w:sz w:val="22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1C41C4"/>
  </w:style>
  <w:style w:type="character" w:styleId="FollowedHyperlink">
    <w:name w:val="FollowedHyperlink"/>
    <w:basedOn w:val="DefaultParagraphFont"/>
    <w:uiPriority w:val="99"/>
    <w:semiHidden/>
    <w:unhideWhenUsed/>
    <w:rsid w:val="001C41C4"/>
    <w:rPr>
      <w:color w:val="800080"/>
      <w:u w:val="single"/>
    </w:rPr>
  </w:style>
  <w:style w:type="paragraph" w:customStyle="1" w:styleId="xl65">
    <w:name w:val="xl65"/>
    <w:basedOn w:val="Normal"/>
    <w:rsid w:val="001C41C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1C41C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1C41C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1C41C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1C41C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1C41C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C41C4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1C41C4"/>
    <w:rPr>
      <w:rFonts w:cs="Calibri"/>
      <w:sz w:val="22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1C41C4"/>
    <w:pPr>
      <w:spacing w:after="0" w:line="240" w:lineRule="auto"/>
    </w:pPr>
    <w:rPr>
      <w:rFonts w:ascii="Times New Roman" w:eastAsia="MS Mincho" w:hAnsi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1C41C4"/>
    <w:pPr>
      <w:spacing w:after="0" w:line="240" w:lineRule="auto"/>
    </w:pPr>
    <w:rPr>
      <w:rFonts w:asciiTheme="minorHAnsi" w:hAnsiTheme="minorHAnsi" w:cstheme="minorBidi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1C41C4"/>
    <w:rPr>
      <w:b/>
      <w:bCs/>
      <w:i w:val="0"/>
      <w:iCs w:val="0"/>
    </w:rPr>
  </w:style>
  <w:style w:type="character" w:customStyle="1" w:styleId="st1">
    <w:name w:val="st1"/>
    <w:basedOn w:val="DefaultParagraphFont"/>
    <w:rsid w:val="001C41C4"/>
  </w:style>
  <w:style w:type="character" w:customStyle="1" w:styleId="tgc">
    <w:name w:val="_tgc"/>
    <w:basedOn w:val="DefaultParagraphFont"/>
    <w:rsid w:val="001C41C4"/>
  </w:style>
  <w:style w:type="table" w:customStyle="1" w:styleId="LightShading1">
    <w:name w:val="Light Shading1"/>
    <w:basedOn w:val="TableNormal"/>
    <w:next w:val="LightShading"/>
    <w:uiPriority w:val="60"/>
    <w:rsid w:val="001C41C4"/>
    <w:pPr>
      <w:spacing w:after="0" w:line="240" w:lineRule="auto"/>
    </w:pPr>
    <w:rPr>
      <w:rFonts w:asciiTheme="minorHAnsi" w:eastAsiaTheme="minorEastAsia" w:hAnsiTheme="minorHAnsi" w:cstheme="minorBidi"/>
      <w:color w:val="000000" w:themeColor="text1" w:themeShade="BF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1C41C4"/>
    <w:pPr>
      <w:spacing w:after="0" w:line="240" w:lineRule="auto"/>
    </w:pPr>
    <w:rPr>
      <w:rFonts w:asciiTheme="minorHAnsi" w:eastAsiaTheme="minorEastAsia" w:hAnsiTheme="minorHAnsi" w:cstheme="minorBidi"/>
      <w:sz w:val="22"/>
    </w:rPr>
  </w:style>
  <w:style w:type="paragraph" w:customStyle="1" w:styleId="EndNoteBibliographyTitle">
    <w:name w:val="EndNote Bibliography Title"/>
    <w:basedOn w:val="Normal"/>
    <w:link w:val="EndNoteBibliographyTitleChar"/>
    <w:rsid w:val="001C41C4"/>
    <w:pPr>
      <w:spacing w:after="0"/>
      <w:jc w:val="center"/>
    </w:pPr>
    <w:rPr>
      <w:rFonts w:ascii="Calibri" w:hAnsi="Calibri" w:cs="Calibri"/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1C41C4"/>
    <w:rPr>
      <w:rFonts w:ascii="Segoe UI" w:eastAsia="Calibri" w:hAnsi="Segoe UI"/>
      <w:sz w:val="22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1C41C4"/>
    <w:rPr>
      <w:rFonts w:ascii="Segoe UI" w:eastAsiaTheme="minorEastAsia" w:hAnsi="Segoe UI" w:cs="Calibri"/>
      <w:noProof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7660</Words>
  <Characters>44045</Characters>
  <Application>Microsoft Office Word</Application>
  <DocSecurity>0</DocSecurity>
  <Lines>1334</Lines>
  <Paragraphs>3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3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rie Price</dc:creator>
  <cp:keywords/>
  <dc:description/>
  <cp:lastModifiedBy>Baeuerlein, Christopher</cp:lastModifiedBy>
  <cp:revision>3</cp:revision>
  <dcterms:created xsi:type="dcterms:W3CDTF">2017-10-26T19:50:00Z</dcterms:created>
  <dcterms:modified xsi:type="dcterms:W3CDTF">2018-06-07T14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69424</vt:lpwstr>
  </property>
  <property fmtid="{D5CDD505-2E9C-101B-9397-08002B2CF9AE}" pid="3" name="ProjectId">
    <vt:lpwstr>0</vt:lpwstr>
  </property>
  <property fmtid="{D5CDD505-2E9C-101B-9397-08002B2CF9AE}" pid="4" name="StyleId">
    <vt:lpwstr>http://www.zotero.org/styles/vancouver</vt:lpwstr>
  </property>
</Properties>
</file>